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01237791" w14:textId="3777DEC3" w:rsidR="00B940FF" w:rsidRDefault="004D06C8">
          <w:pPr>
            <w:pStyle w:val="TOC1"/>
            <w:tabs>
              <w:tab w:val="left" w:pos="440"/>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66384665" w:history="1">
            <w:r w:rsidR="00B940FF" w:rsidRPr="002C3756">
              <w:rPr>
                <w:rStyle w:val="Hyperlink"/>
                <w:noProof/>
              </w:rPr>
              <w:t>1</w:t>
            </w:r>
            <w:r w:rsidR="00B940FF">
              <w:rPr>
                <w:rFonts w:eastAsiaTheme="minorEastAsia" w:cstheme="minorBidi"/>
                <w:b w:val="0"/>
                <w:bCs w:val="0"/>
                <w:i w:val="0"/>
                <w:iCs w:val="0"/>
                <w:noProof/>
                <w:sz w:val="22"/>
                <w:szCs w:val="22"/>
              </w:rPr>
              <w:tab/>
            </w:r>
            <w:r w:rsidR="00B940FF" w:rsidRPr="002C3756">
              <w:rPr>
                <w:rStyle w:val="Hyperlink"/>
                <w:noProof/>
              </w:rPr>
              <w:t>Background</w:t>
            </w:r>
            <w:r w:rsidR="00B940FF">
              <w:rPr>
                <w:noProof/>
                <w:webHidden/>
              </w:rPr>
              <w:tab/>
            </w:r>
            <w:r w:rsidR="00B940FF">
              <w:rPr>
                <w:noProof/>
                <w:webHidden/>
              </w:rPr>
              <w:fldChar w:fldCharType="begin"/>
            </w:r>
            <w:r w:rsidR="00B940FF">
              <w:rPr>
                <w:noProof/>
                <w:webHidden/>
              </w:rPr>
              <w:instrText xml:space="preserve"> PAGEREF _Toc66384665 \h </w:instrText>
            </w:r>
            <w:r w:rsidR="00B940FF">
              <w:rPr>
                <w:noProof/>
                <w:webHidden/>
              </w:rPr>
            </w:r>
            <w:r w:rsidR="00B940FF">
              <w:rPr>
                <w:noProof/>
                <w:webHidden/>
              </w:rPr>
              <w:fldChar w:fldCharType="separate"/>
            </w:r>
            <w:r w:rsidR="00B940FF">
              <w:rPr>
                <w:noProof/>
                <w:webHidden/>
              </w:rPr>
              <w:t>1</w:t>
            </w:r>
            <w:r w:rsidR="00B940FF">
              <w:rPr>
                <w:noProof/>
                <w:webHidden/>
              </w:rPr>
              <w:fldChar w:fldCharType="end"/>
            </w:r>
          </w:hyperlink>
        </w:p>
        <w:p w14:paraId="48AEA81A" w14:textId="5159D904" w:rsidR="00B940FF" w:rsidRDefault="00D02B53">
          <w:pPr>
            <w:pStyle w:val="TOC1"/>
            <w:tabs>
              <w:tab w:val="left" w:pos="440"/>
              <w:tab w:val="right" w:leader="dot" w:pos="9350"/>
            </w:tabs>
            <w:rPr>
              <w:rFonts w:eastAsiaTheme="minorEastAsia" w:cstheme="minorBidi"/>
              <w:b w:val="0"/>
              <w:bCs w:val="0"/>
              <w:i w:val="0"/>
              <w:iCs w:val="0"/>
              <w:noProof/>
              <w:sz w:val="22"/>
              <w:szCs w:val="22"/>
            </w:rPr>
          </w:pPr>
          <w:hyperlink w:anchor="_Toc66384666" w:history="1">
            <w:r w:rsidR="00B940FF" w:rsidRPr="002C3756">
              <w:rPr>
                <w:rStyle w:val="Hyperlink"/>
                <w:noProof/>
              </w:rPr>
              <w:t>2</w:t>
            </w:r>
            <w:r w:rsidR="00B940FF">
              <w:rPr>
                <w:rFonts w:eastAsiaTheme="minorEastAsia" w:cstheme="minorBidi"/>
                <w:b w:val="0"/>
                <w:bCs w:val="0"/>
                <w:i w:val="0"/>
                <w:iCs w:val="0"/>
                <w:noProof/>
                <w:sz w:val="22"/>
                <w:szCs w:val="22"/>
              </w:rPr>
              <w:tab/>
            </w:r>
            <w:r w:rsidR="00B940FF" w:rsidRPr="002C3756">
              <w:rPr>
                <w:rStyle w:val="Hyperlink"/>
                <w:noProof/>
              </w:rPr>
              <w:t>Streamlined Build Instructions</w:t>
            </w:r>
            <w:r w:rsidR="00B940FF">
              <w:rPr>
                <w:noProof/>
                <w:webHidden/>
              </w:rPr>
              <w:tab/>
            </w:r>
            <w:r w:rsidR="00B940FF">
              <w:rPr>
                <w:noProof/>
                <w:webHidden/>
              </w:rPr>
              <w:fldChar w:fldCharType="begin"/>
            </w:r>
            <w:r w:rsidR="00B940FF">
              <w:rPr>
                <w:noProof/>
                <w:webHidden/>
              </w:rPr>
              <w:instrText xml:space="preserve"> PAGEREF _Toc66384666 \h </w:instrText>
            </w:r>
            <w:r w:rsidR="00B940FF">
              <w:rPr>
                <w:noProof/>
                <w:webHidden/>
              </w:rPr>
            </w:r>
            <w:r w:rsidR="00B940FF">
              <w:rPr>
                <w:noProof/>
                <w:webHidden/>
              </w:rPr>
              <w:fldChar w:fldCharType="separate"/>
            </w:r>
            <w:r w:rsidR="00B940FF">
              <w:rPr>
                <w:noProof/>
                <w:webHidden/>
              </w:rPr>
              <w:t>2</w:t>
            </w:r>
            <w:r w:rsidR="00B940FF">
              <w:rPr>
                <w:noProof/>
                <w:webHidden/>
              </w:rPr>
              <w:fldChar w:fldCharType="end"/>
            </w:r>
          </w:hyperlink>
        </w:p>
        <w:p w14:paraId="6F73D0A6" w14:textId="5C439251" w:rsidR="00B940FF" w:rsidRDefault="00D02B53">
          <w:pPr>
            <w:pStyle w:val="TOC2"/>
            <w:tabs>
              <w:tab w:val="left" w:pos="880"/>
              <w:tab w:val="right" w:leader="dot" w:pos="9350"/>
            </w:tabs>
            <w:rPr>
              <w:rFonts w:eastAsiaTheme="minorEastAsia" w:cstheme="minorBidi"/>
              <w:b w:val="0"/>
              <w:bCs w:val="0"/>
              <w:noProof/>
            </w:rPr>
          </w:pPr>
          <w:hyperlink w:anchor="_Toc66384667" w:history="1">
            <w:r w:rsidR="00B940FF" w:rsidRPr="002C3756">
              <w:rPr>
                <w:rStyle w:val="Hyperlink"/>
                <w:noProof/>
              </w:rPr>
              <w:t>2.1</w:t>
            </w:r>
            <w:r w:rsidR="00B940FF">
              <w:rPr>
                <w:rFonts w:eastAsiaTheme="minorEastAsia" w:cstheme="minorBidi"/>
                <w:b w:val="0"/>
                <w:bCs w:val="0"/>
                <w:noProof/>
              </w:rPr>
              <w:tab/>
            </w:r>
            <w:r w:rsidR="00B940FF" w:rsidRPr="002C3756">
              <w:rPr>
                <w:rStyle w:val="Hyperlink"/>
                <w:noProof/>
              </w:rPr>
              <w:t>Linux Build Environment</w:t>
            </w:r>
            <w:r w:rsidR="00B940FF">
              <w:rPr>
                <w:noProof/>
                <w:webHidden/>
              </w:rPr>
              <w:tab/>
            </w:r>
            <w:r w:rsidR="00B940FF">
              <w:rPr>
                <w:noProof/>
                <w:webHidden/>
              </w:rPr>
              <w:fldChar w:fldCharType="begin"/>
            </w:r>
            <w:r w:rsidR="00B940FF">
              <w:rPr>
                <w:noProof/>
                <w:webHidden/>
              </w:rPr>
              <w:instrText xml:space="preserve"> PAGEREF _Toc66384667 \h </w:instrText>
            </w:r>
            <w:r w:rsidR="00B940FF">
              <w:rPr>
                <w:noProof/>
                <w:webHidden/>
              </w:rPr>
            </w:r>
            <w:r w:rsidR="00B940FF">
              <w:rPr>
                <w:noProof/>
                <w:webHidden/>
              </w:rPr>
              <w:fldChar w:fldCharType="separate"/>
            </w:r>
            <w:r w:rsidR="00B940FF">
              <w:rPr>
                <w:noProof/>
                <w:webHidden/>
              </w:rPr>
              <w:t>3</w:t>
            </w:r>
            <w:r w:rsidR="00B940FF">
              <w:rPr>
                <w:noProof/>
                <w:webHidden/>
              </w:rPr>
              <w:fldChar w:fldCharType="end"/>
            </w:r>
          </w:hyperlink>
        </w:p>
        <w:p w14:paraId="4918687D" w14:textId="5D257ED4" w:rsidR="00B940FF" w:rsidRDefault="00D02B53">
          <w:pPr>
            <w:pStyle w:val="TOC2"/>
            <w:tabs>
              <w:tab w:val="left" w:pos="880"/>
              <w:tab w:val="right" w:leader="dot" w:pos="9350"/>
            </w:tabs>
            <w:rPr>
              <w:rFonts w:eastAsiaTheme="minorEastAsia" w:cstheme="minorBidi"/>
              <w:b w:val="0"/>
              <w:bCs w:val="0"/>
              <w:noProof/>
            </w:rPr>
          </w:pPr>
          <w:hyperlink w:anchor="_Toc66384668" w:history="1">
            <w:r w:rsidR="00B940FF" w:rsidRPr="002C3756">
              <w:rPr>
                <w:rStyle w:val="Hyperlink"/>
                <w:noProof/>
              </w:rPr>
              <w:t>2.2</w:t>
            </w:r>
            <w:r w:rsidR="00B940FF">
              <w:rPr>
                <w:rFonts w:eastAsiaTheme="minorEastAsia" w:cstheme="minorBidi"/>
                <w:b w:val="0"/>
                <w:bCs w:val="0"/>
                <w:noProof/>
              </w:rPr>
              <w:tab/>
            </w:r>
            <w:r w:rsidR="00B940FF" w:rsidRPr="002C3756">
              <w:rPr>
                <w:rStyle w:val="Hyperlink"/>
                <w:noProof/>
              </w:rPr>
              <w:t>Mac OS X Build Environment</w:t>
            </w:r>
            <w:r w:rsidR="00B940FF">
              <w:rPr>
                <w:noProof/>
                <w:webHidden/>
              </w:rPr>
              <w:tab/>
            </w:r>
            <w:r w:rsidR="00B940FF">
              <w:rPr>
                <w:noProof/>
                <w:webHidden/>
              </w:rPr>
              <w:fldChar w:fldCharType="begin"/>
            </w:r>
            <w:r w:rsidR="00B940FF">
              <w:rPr>
                <w:noProof/>
                <w:webHidden/>
              </w:rPr>
              <w:instrText xml:space="preserve"> PAGEREF _Toc66384668 \h </w:instrText>
            </w:r>
            <w:r w:rsidR="00B940FF">
              <w:rPr>
                <w:noProof/>
                <w:webHidden/>
              </w:rPr>
            </w:r>
            <w:r w:rsidR="00B940FF">
              <w:rPr>
                <w:noProof/>
                <w:webHidden/>
              </w:rPr>
              <w:fldChar w:fldCharType="separate"/>
            </w:r>
            <w:r w:rsidR="00B940FF">
              <w:rPr>
                <w:noProof/>
                <w:webHidden/>
              </w:rPr>
              <w:t>3</w:t>
            </w:r>
            <w:r w:rsidR="00B940FF">
              <w:rPr>
                <w:noProof/>
                <w:webHidden/>
              </w:rPr>
              <w:fldChar w:fldCharType="end"/>
            </w:r>
          </w:hyperlink>
        </w:p>
        <w:p w14:paraId="486D6ABC" w14:textId="027033CD" w:rsidR="00B940FF" w:rsidRDefault="00D02B53">
          <w:pPr>
            <w:pStyle w:val="TOC2"/>
            <w:tabs>
              <w:tab w:val="left" w:pos="880"/>
              <w:tab w:val="right" w:leader="dot" w:pos="9350"/>
            </w:tabs>
            <w:rPr>
              <w:rFonts w:eastAsiaTheme="minorEastAsia" w:cstheme="minorBidi"/>
              <w:b w:val="0"/>
              <w:bCs w:val="0"/>
              <w:noProof/>
            </w:rPr>
          </w:pPr>
          <w:hyperlink w:anchor="_Toc66384669" w:history="1">
            <w:r w:rsidR="00B940FF" w:rsidRPr="002C3756">
              <w:rPr>
                <w:rStyle w:val="Hyperlink"/>
                <w:noProof/>
              </w:rPr>
              <w:t>2.3</w:t>
            </w:r>
            <w:r w:rsidR="00B940FF">
              <w:rPr>
                <w:rFonts w:eastAsiaTheme="minorEastAsia" w:cstheme="minorBidi"/>
                <w:b w:val="0"/>
                <w:bCs w:val="0"/>
                <w:noProof/>
              </w:rPr>
              <w:tab/>
            </w:r>
            <w:r w:rsidR="00B940FF" w:rsidRPr="002C3756">
              <w:rPr>
                <w:rStyle w:val="Hyperlink"/>
                <w:noProof/>
              </w:rPr>
              <w:t>Windows Build Environment</w:t>
            </w:r>
            <w:r w:rsidR="00B940FF">
              <w:rPr>
                <w:noProof/>
                <w:webHidden/>
              </w:rPr>
              <w:tab/>
            </w:r>
            <w:r w:rsidR="00B940FF">
              <w:rPr>
                <w:noProof/>
                <w:webHidden/>
              </w:rPr>
              <w:fldChar w:fldCharType="begin"/>
            </w:r>
            <w:r w:rsidR="00B940FF">
              <w:rPr>
                <w:noProof/>
                <w:webHidden/>
              </w:rPr>
              <w:instrText xml:space="preserve"> PAGEREF _Toc66384669 \h </w:instrText>
            </w:r>
            <w:r w:rsidR="00B940FF">
              <w:rPr>
                <w:noProof/>
                <w:webHidden/>
              </w:rPr>
            </w:r>
            <w:r w:rsidR="00B940FF">
              <w:rPr>
                <w:noProof/>
                <w:webHidden/>
              </w:rPr>
              <w:fldChar w:fldCharType="separate"/>
            </w:r>
            <w:r w:rsidR="00B940FF">
              <w:rPr>
                <w:noProof/>
                <w:webHidden/>
              </w:rPr>
              <w:t>4</w:t>
            </w:r>
            <w:r w:rsidR="00B940FF">
              <w:rPr>
                <w:noProof/>
                <w:webHidden/>
              </w:rPr>
              <w:fldChar w:fldCharType="end"/>
            </w:r>
          </w:hyperlink>
        </w:p>
        <w:p w14:paraId="28A49AA5" w14:textId="3E2EA955" w:rsidR="00B940FF" w:rsidRDefault="00D02B53">
          <w:pPr>
            <w:pStyle w:val="TOC2"/>
            <w:tabs>
              <w:tab w:val="left" w:pos="880"/>
              <w:tab w:val="right" w:leader="dot" w:pos="9350"/>
            </w:tabs>
            <w:rPr>
              <w:rFonts w:eastAsiaTheme="minorEastAsia" w:cstheme="minorBidi"/>
              <w:b w:val="0"/>
              <w:bCs w:val="0"/>
              <w:noProof/>
            </w:rPr>
          </w:pPr>
          <w:hyperlink w:anchor="_Toc66384670" w:history="1">
            <w:r w:rsidR="00B940FF" w:rsidRPr="002C3756">
              <w:rPr>
                <w:rStyle w:val="Hyperlink"/>
                <w:noProof/>
              </w:rPr>
              <w:t>2.4</w:t>
            </w:r>
            <w:r w:rsidR="00B940FF">
              <w:rPr>
                <w:rFonts w:eastAsiaTheme="minorEastAsia" w:cstheme="minorBidi"/>
                <w:b w:val="0"/>
                <w:bCs w:val="0"/>
                <w:noProof/>
              </w:rPr>
              <w:tab/>
            </w:r>
            <w:r w:rsidR="00B940FF" w:rsidRPr="002C3756">
              <w:rPr>
                <w:rStyle w:val="Hyperlink"/>
                <w:noProof/>
              </w:rPr>
              <w:t>Supporting Code Repositories</w:t>
            </w:r>
            <w:r w:rsidR="00B940FF">
              <w:rPr>
                <w:noProof/>
                <w:webHidden/>
              </w:rPr>
              <w:tab/>
            </w:r>
            <w:r w:rsidR="00B940FF">
              <w:rPr>
                <w:noProof/>
                <w:webHidden/>
              </w:rPr>
              <w:fldChar w:fldCharType="begin"/>
            </w:r>
            <w:r w:rsidR="00B940FF">
              <w:rPr>
                <w:noProof/>
                <w:webHidden/>
              </w:rPr>
              <w:instrText xml:space="preserve"> PAGEREF _Toc66384670 \h </w:instrText>
            </w:r>
            <w:r w:rsidR="00B940FF">
              <w:rPr>
                <w:noProof/>
                <w:webHidden/>
              </w:rPr>
            </w:r>
            <w:r w:rsidR="00B940FF">
              <w:rPr>
                <w:noProof/>
                <w:webHidden/>
              </w:rPr>
              <w:fldChar w:fldCharType="separate"/>
            </w:r>
            <w:r w:rsidR="00B940FF">
              <w:rPr>
                <w:noProof/>
                <w:webHidden/>
              </w:rPr>
              <w:t>4</w:t>
            </w:r>
            <w:r w:rsidR="00B940FF">
              <w:rPr>
                <w:noProof/>
                <w:webHidden/>
              </w:rPr>
              <w:fldChar w:fldCharType="end"/>
            </w:r>
          </w:hyperlink>
        </w:p>
        <w:p w14:paraId="4DCD7871" w14:textId="6734423F" w:rsidR="00B940FF" w:rsidRDefault="00D02B53">
          <w:pPr>
            <w:pStyle w:val="TOC2"/>
            <w:tabs>
              <w:tab w:val="left" w:pos="880"/>
              <w:tab w:val="right" w:leader="dot" w:pos="9350"/>
            </w:tabs>
            <w:rPr>
              <w:rFonts w:eastAsiaTheme="minorEastAsia" w:cstheme="minorBidi"/>
              <w:b w:val="0"/>
              <w:bCs w:val="0"/>
              <w:noProof/>
            </w:rPr>
          </w:pPr>
          <w:hyperlink w:anchor="_Toc66384671" w:history="1">
            <w:r w:rsidR="00B940FF" w:rsidRPr="002C3756">
              <w:rPr>
                <w:rStyle w:val="Hyperlink"/>
                <w:noProof/>
              </w:rPr>
              <w:t>2.5</w:t>
            </w:r>
            <w:r w:rsidR="00B940FF">
              <w:rPr>
                <w:rFonts w:eastAsiaTheme="minorEastAsia" w:cstheme="minorBidi"/>
                <w:b w:val="0"/>
                <w:bCs w:val="0"/>
                <w:noProof/>
              </w:rPr>
              <w:tab/>
            </w:r>
            <w:r w:rsidR="00B940FF" w:rsidRPr="002C3756">
              <w:rPr>
                <w:rStyle w:val="Hyperlink"/>
                <w:noProof/>
              </w:rPr>
              <w:t>OpenDSS Repository</w:t>
            </w:r>
            <w:r w:rsidR="00B940FF">
              <w:rPr>
                <w:noProof/>
                <w:webHidden/>
              </w:rPr>
              <w:tab/>
            </w:r>
            <w:r w:rsidR="00B940FF">
              <w:rPr>
                <w:noProof/>
                <w:webHidden/>
              </w:rPr>
              <w:fldChar w:fldCharType="begin"/>
            </w:r>
            <w:r w:rsidR="00B940FF">
              <w:rPr>
                <w:noProof/>
                <w:webHidden/>
              </w:rPr>
              <w:instrText xml:space="preserve"> PAGEREF _Toc66384671 \h </w:instrText>
            </w:r>
            <w:r w:rsidR="00B940FF">
              <w:rPr>
                <w:noProof/>
                <w:webHidden/>
              </w:rPr>
            </w:r>
            <w:r w:rsidR="00B940FF">
              <w:rPr>
                <w:noProof/>
                <w:webHidden/>
              </w:rPr>
              <w:fldChar w:fldCharType="separate"/>
            </w:r>
            <w:r w:rsidR="00B940FF">
              <w:rPr>
                <w:noProof/>
                <w:webHidden/>
              </w:rPr>
              <w:t>4</w:t>
            </w:r>
            <w:r w:rsidR="00B940FF">
              <w:rPr>
                <w:noProof/>
                <w:webHidden/>
              </w:rPr>
              <w:fldChar w:fldCharType="end"/>
            </w:r>
          </w:hyperlink>
        </w:p>
        <w:p w14:paraId="5E927259" w14:textId="595CBFE9" w:rsidR="00B940FF" w:rsidRDefault="00D02B53">
          <w:pPr>
            <w:pStyle w:val="TOC2"/>
            <w:tabs>
              <w:tab w:val="left" w:pos="880"/>
              <w:tab w:val="right" w:leader="dot" w:pos="9350"/>
            </w:tabs>
            <w:rPr>
              <w:rFonts w:eastAsiaTheme="minorEastAsia" w:cstheme="minorBidi"/>
              <w:b w:val="0"/>
              <w:bCs w:val="0"/>
              <w:noProof/>
            </w:rPr>
          </w:pPr>
          <w:hyperlink w:anchor="_Toc66384672" w:history="1">
            <w:r w:rsidR="00B940FF" w:rsidRPr="002C3756">
              <w:rPr>
                <w:rStyle w:val="Hyperlink"/>
                <w:noProof/>
              </w:rPr>
              <w:t>2.6</w:t>
            </w:r>
            <w:r w:rsidR="00B940FF">
              <w:rPr>
                <w:rFonts w:eastAsiaTheme="minorEastAsia" w:cstheme="minorBidi"/>
                <w:b w:val="0"/>
                <w:bCs w:val="0"/>
                <w:noProof/>
              </w:rPr>
              <w:tab/>
            </w:r>
            <w:r w:rsidR="00B940FF" w:rsidRPr="002C3756">
              <w:rPr>
                <w:rStyle w:val="Hyperlink"/>
                <w:noProof/>
              </w:rPr>
              <w:t>Linux and Mac OS X Builds</w:t>
            </w:r>
            <w:r w:rsidR="00B940FF">
              <w:rPr>
                <w:noProof/>
                <w:webHidden/>
              </w:rPr>
              <w:tab/>
            </w:r>
            <w:r w:rsidR="00B940FF">
              <w:rPr>
                <w:noProof/>
                <w:webHidden/>
              </w:rPr>
              <w:fldChar w:fldCharType="begin"/>
            </w:r>
            <w:r w:rsidR="00B940FF">
              <w:rPr>
                <w:noProof/>
                <w:webHidden/>
              </w:rPr>
              <w:instrText xml:space="preserve"> PAGEREF _Toc66384672 \h </w:instrText>
            </w:r>
            <w:r w:rsidR="00B940FF">
              <w:rPr>
                <w:noProof/>
                <w:webHidden/>
              </w:rPr>
            </w:r>
            <w:r w:rsidR="00B940FF">
              <w:rPr>
                <w:noProof/>
                <w:webHidden/>
              </w:rPr>
              <w:fldChar w:fldCharType="separate"/>
            </w:r>
            <w:r w:rsidR="00B940FF">
              <w:rPr>
                <w:noProof/>
                <w:webHidden/>
              </w:rPr>
              <w:t>5</w:t>
            </w:r>
            <w:r w:rsidR="00B940FF">
              <w:rPr>
                <w:noProof/>
                <w:webHidden/>
              </w:rPr>
              <w:fldChar w:fldCharType="end"/>
            </w:r>
          </w:hyperlink>
        </w:p>
        <w:p w14:paraId="33399E5E" w14:textId="4C9AACD1" w:rsidR="00B940FF" w:rsidRDefault="00D02B53">
          <w:pPr>
            <w:pStyle w:val="TOC2"/>
            <w:tabs>
              <w:tab w:val="left" w:pos="880"/>
              <w:tab w:val="right" w:leader="dot" w:pos="9350"/>
            </w:tabs>
            <w:rPr>
              <w:rFonts w:eastAsiaTheme="minorEastAsia" w:cstheme="minorBidi"/>
              <w:b w:val="0"/>
              <w:bCs w:val="0"/>
              <w:noProof/>
            </w:rPr>
          </w:pPr>
          <w:hyperlink w:anchor="_Toc66384673" w:history="1">
            <w:r w:rsidR="00B940FF" w:rsidRPr="002C3756">
              <w:rPr>
                <w:rStyle w:val="Hyperlink"/>
                <w:noProof/>
              </w:rPr>
              <w:t>2.7</w:t>
            </w:r>
            <w:r w:rsidR="00B940FF">
              <w:rPr>
                <w:rFonts w:eastAsiaTheme="minorEastAsia" w:cstheme="minorBidi"/>
                <w:b w:val="0"/>
                <w:bCs w:val="0"/>
                <w:noProof/>
              </w:rPr>
              <w:tab/>
            </w:r>
            <w:r w:rsidR="00B940FF" w:rsidRPr="002C3756">
              <w:rPr>
                <w:rStyle w:val="Hyperlink"/>
                <w:noProof/>
              </w:rPr>
              <w:t>Windows Builds</w:t>
            </w:r>
            <w:r w:rsidR="00B940FF">
              <w:rPr>
                <w:noProof/>
                <w:webHidden/>
              </w:rPr>
              <w:tab/>
            </w:r>
            <w:r w:rsidR="00B940FF">
              <w:rPr>
                <w:noProof/>
                <w:webHidden/>
              </w:rPr>
              <w:fldChar w:fldCharType="begin"/>
            </w:r>
            <w:r w:rsidR="00B940FF">
              <w:rPr>
                <w:noProof/>
                <w:webHidden/>
              </w:rPr>
              <w:instrText xml:space="preserve"> PAGEREF _Toc66384673 \h </w:instrText>
            </w:r>
            <w:r w:rsidR="00B940FF">
              <w:rPr>
                <w:noProof/>
                <w:webHidden/>
              </w:rPr>
            </w:r>
            <w:r w:rsidR="00B940FF">
              <w:rPr>
                <w:noProof/>
                <w:webHidden/>
              </w:rPr>
              <w:fldChar w:fldCharType="separate"/>
            </w:r>
            <w:r w:rsidR="00B940FF">
              <w:rPr>
                <w:noProof/>
                <w:webHidden/>
              </w:rPr>
              <w:t>6</w:t>
            </w:r>
            <w:r w:rsidR="00B940FF">
              <w:rPr>
                <w:noProof/>
                <w:webHidden/>
              </w:rPr>
              <w:fldChar w:fldCharType="end"/>
            </w:r>
          </w:hyperlink>
        </w:p>
        <w:p w14:paraId="447D546A" w14:textId="49346B3F" w:rsidR="00B940FF" w:rsidRDefault="00D02B53">
          <w:pPr>
            <w:pStyle w:val="TOC2"/>
            <w:tabs>
              <w:tab w:val="left" w:pos="880"/>
              <w:tab w:val="right" w:leader="dot" w:pos="9350"/>
            </w:tabs>
            <w:rPr>
              <w:rFonts w:eastAsiaTheme="minorEastAsia" w:cstheme="minorBidi"/>
              <w:b w:val="0"/>
              <w:bCs w:val="0"/>
              <w:noProof/>
            </w:rPr>
          </w:pPr>
          <w:hyperlink w:anchor="_Toc66384674" w:history="1">
            <w:r w:rsidR="00B940FF" w:rsidRPr="002C3756">
              <w:rPr>
                <w:rStyle w:val="Hyperlink"/>
                <w:noProof/>
              </w:rPr>
              <w:t>2.8</w:t>
            </w:r>
            <w:r w:rsidR="00B940FF">
              <w:rPr>
                <w:rFonts w:eastAsiaTheme="minorEastAsia" w:cstheme="minorBidi"/>
                <w:b w:val="0"/>
                <w:bCs w:val="0"/>
                <w:noProof/>
              </w:rPr>
              <w:tab/>
            </w:r>
            <w:r w:rsidR="00B940FF" w:rsidRPr="002C3756">
              <w:rPr>
                <w:rStyle w:val="Hyperlink"/>
                <w:noProof/>
              </w:rPr>
              <w:t>Installer Builds</w:t>
            </w:r>
            <w:r w:rsidR="00B940FF">
              <w:rPr>
                <w:noProof/>
                <w:webHidden/>
              </w:rPr>
              <w:tab/>
            </w:r>
            <w:r w:rsidR="00B940FF">
              <w:rPr>
                <w:noProof/>
                <w:webHidden/>
              </w:rPr>
              <w:fldChar w:fldCharType="begin"/>
            </w:r>
            <w:r w:rsidR="00B940FF">
              <w:rPr>
                <w:noProof/>
                <w:webHidden/>
              </w:rPr>
              <w:instrText xml:space="preserve"> PAGEREF _Toc66384674 \h </w:instrText>
            </w:r>
            <w:r w:rsidR="00B940FF">
              <w:rPr>
                <w:noProof/>
                <w:webHidden/>
              </w:rPr>
            </w:r>
            <w:r w:rsidR="00B940FF">
              <w:rPr>
                <w:noProof/>
                <w:webHidden/>
              </w:rPr>
              <w:fldChar w:fldCharType="separate"/>
            </w:r>
            <w:r w:rsidR="00B940FF">
              <w:rPr>
                <w:noProof/>
                <w:webHidden/>
              </w:rPr>
              <w:t>7</w:t>
            </w:r>
            <w:r w:rsidR="00B940FF">
              <w:rPr>
                <w:noProof/>
                <w:webHidden/>
              </w:rPr>
              <w:fldChar w:fldCharType="end"/>
            </w:r>
          </w:hyperlink>
        </w:p>
        <w:p w14:paraId="171C3F4D" w14:textId="20F5629E" w:rsidR="00B940FF" w:rsidRDefault="00D02B53">
          <w:pPr>
            <w:pStyle w:val="TOC1"/>
            <w:tabs>
              <w:tab w:val="left" w:pos="440"/>
              <w:tab w:val="right" w:leader="dot" w:pos="9350"/>
            </w:tabs>
            <w:rPr>
              <w:rFonts w:eastAsiaTheme="minorEastAsia" w:cstheme="minorBidi"/>
              <w:b w:val="0"/>
              <w:bCs w:val="0"/>
              <w:i w:val="0"/>
              <w:iCs w:val="0"/>
              <w:noProof/>
              <w:sz w:val="22"/>
              <w:szCs w:val="22"/>
            </w:rPr>
          </w:pPr>
          <w:hyperlink w:anchor="_Toc66384675" w:history="1">
            <w:r w:rsidR="00B940FF" w:rsidRPr="002C3756">
              <w:rPr>
                <w:rStyle w:val="Hyperlink"/>
                <w:noProof/>
              </w:rPr>
              <w:t>3</w:t>
            </w:r>
            <w:r w:rsidR="00B940FF">
              <w:rPr>
                <w:rFonts w:eastAsiaTheme="minorEastAsia" w:cstheme="minorBidi"/>
                <w:b w:val="0"/>
                <w:bCs w:val="0"/>
                <w:i w:val="0"/>
                <w:iCs w:val="0"/>
                <w:noProof/>
                <w:sz w:val="22"/>
                <w:szCs w:val="22"/>
              </w:rPr>
              <w:tab/>
            </w:r>
            <w:r w:rsidR="00B940FF" w:rsidRPr="002C3756">
              <w:rPr>
                <w:rStyle w:val="Hyperlink"/>
                <w:noProof/>
              </w:rPr>
              <w:t>FNCS and HELICS Examples</w:t>
            </w:r>
            <w:r w:rsidR="00B940FF">
              <w:rPr>
                <w:noProof/>
                <w:webHidden/>
              </w:rPr>
              <w:tab/>
            </w:r>
            <w:r w:rsidR="00B940FF">
              <w:rPr>
                <w:noProof/>
                <w:webHidden/>
              </w:rPr>
              <w:fldChar w:fldCharType="begin"/>
            </w:r>
            <w:r w:rsidR="00B940FF">
              <w:rPr>
                <w:noProof/>
                <w:webHidden/>
              </w:rPr>
              <w:instrText xml:space="preserve"> PAGEREF _Toc66384675 \h </w:instrText>
            </w:r>
            <w:r w:rsidR="00B940FF">
              <w:rPr>
                <w:noProof/>
                <w:webHidden/>
              </w:rPr>
            </w:r>
            <w:r w:rsidR="00B940FF">
              <w:rPr>
                <w:noProof/>
                <w:webHidden/>
              </w:rPr>
              <w:fldChar w:fldCharType="separate"/>
            </w:r>
            <w:r w:rsidR="00B940FF">
              <w:rPr>
                <w:noProof/>
                <w:webHidden/>
              </w:rPr>
              <w:t>7</w:t>
            </w:r>
            <w:r w:rsidR="00B940FF">
              <w:rPr>
                <w:noProof/>
                <w:webHidden/>
              </w:rPr>
              <w:fldChar w:fldCharType="end"/>
            </w:r>
          </w:hyperlink>
        </w:p>
        <w:p w14:paraId="31B529D1" w14:textId="0C0C6942" w:rsidR="00B940FF" w:rsidRDefault="00D02B53">
          <w:pPr>
            <w:pStyle w:val="TOC2"/>
            <w:tabs>
              <w:tab w:val="left" w:pos="880"/>
              <w:tab w:val="right" w:leader="dot" w:pos="9350"/>
            </w:tabs>
            <w:rPr>
              <w:rFonts w:eastAsiaTheme="minorEastAsia" w:cstheme="minorBidi"/>
              <w:b w:val="0"/>
              <w:bCs w:val="0"/>
              <w:noProof/>
            </w:rPr>
          </w:pPr>
          <w:hyperlink w:anchor="_Toc66384676" w:history="1">
            <w:r w:rsidR="00B940FF" w:rsidRPr="002C3756">
              <w:rPr>
                <w:rStyle w:val="Hyperlink"/>
                <w:noProof/>
              </w:rPr>
              <w:t>3.1</w:t>
            </w:r>
            <w:r w:rsidR="00B940FF">
              <w:rPr>
                <w:rFonts w:eastAsiaTheme="minorEastAsia" w:cstheme="minorBidi"/>
                <w:b w:val="0"/>
                <w:bCs w:val="0"/>
                <w:noProof/>
              </w:rPr>
              <w:tab/>
            </w:r>
            <w:r w:rsidR="00B940FF" w:rsidRPr="002C3756">
              <w:rPr>
                <w:rStyle w:val="Hyperlink"/>
                <w:noProof/>
              </w:rPr>
              <w:t>PV and Switching on IEEE 13-Bus Feeder</w:t>
            </w:r>
            <w:r w:rsidR="00B940FF">
              <w:rPr>
                <w:noProof/>
                <w:webHidden/>
              </w:rPr>
              <w:tab/>
            </w:r>
            <w:r w:rsidR="00B940FF">
              <w:rPr>
                <w:noProof/>
                <w:webHidden/>
              </w:rPr>
              <w:fldChar w:fldCharType="begin"/>
            </w:r>
            <w:r w:rsidR="00B940FF">
              <w:rPr>
                <w:noProof/>
                <w:webHidden/>
              </w:rPr>
              <w:instrText xml:space="preserve"> PAGEREF _Toc66384676 \h </w:instrText>
            </w:r>
            <w:r w:rsidR="00B940FF">
              <w:rPr>
                <w:noProof/>
                <w:webHidden/>
              </w:rPr>
            </w:r>
            <w:r w:rsidR="00B940FF">
              <w:rPr>
                <w:noProof/>
                <w:webHidden/>
              </w:rPr>
              <w:fldChar w:fldCharType="separate"/>
            </w:r>
            <w:r w:rsidR="00B940FF">
              <w:rPr>
                <w:noProof/>
                <w:webHidden/>
              </w:rPr>
              <w:t>7</w:t>
            </w:r>
            <w:r w:rsidR="00B940FF">
              <w:rPr>
                <w:noProof/>
                <w:webHidden/>
              </w:rPr>
              <w:fldChar w:fldCharType="end"/>
            </w:r>
          </w:hyperlink>
        </w:p>
        <w:p w14:paraId="0E11FD49" w14:textId="319CA3AF" w:rsidR="00B940FF" w:rsidRDefault="00D02B53">
          <w:pPr>
            <w:pStyle w:val="TOC2"/>
            <w:tabs>
              <w:tab w:val="left" w:pos="880"/>
              <w:tab w:val="right" w:leader="dot" w:pos="9350"/>
            </w:tabs>
            <w:rPr>
              <w:rFonts w:eastAsiaTheme="minorEastAsia" w:cstheme="minorBidi"/>
              <w:b w:val="0"/>
              <w:bCs w:val="0"/>
              <w:noProof/>
            </w:rPr>
          </w:pPr>
          <w:hyperlink w:anchor="_Toc66384677" w:history="1">
            <w:r w:rsidR="00B940FF" w:rsidRPr="002C3756">
              <w:rPr>
                <w:rStyle w:val="Hyperlink"/>
                <w:noProof/>
              </w:rPr>
              <w:t>3.2</w:t>
            </w:r>
            <w:r w:rsidR="00B940FF">
              <w:rPr>
                <w:rFonts w:eastAsiaTheme="minorEastAsia" w:cstheme="minorBidi"/>
                <w:b w:val="0"/>
                <w:bCs w:val="0"/>
                <w:noProof/>
              </w:rPr>
              <w:tab/>
            </w:r>
            <w:r w:rsidR="00B940FF" w:rsidRPr="002C3756">
              <w:rPr>
                <w:rStyle w:val="Hyperlink"/>
                <w:noProof/>
              </w:rPr>
              <w:t>Adding Houses to the PV Example</w:t>
            </w:r>
            <w:r w:rsidR="00B940FF">
              <w:rPr>
                <w:noProof/>
                <w:webHidden/>
              </w:rPr>
              <w:tab/>
            </w:r>
            <w:r w:rsidR="00B940FF">
              <w:rPr>
                <w:noProof/>
                <w:webHidden/>
              </w:rPr>
              <w:fldChar w:fldCharType="begin"/>
            </w:r>
            <w:r w:rsidR="00B940FF">
              <w:rPr>
                <w:noProof/>
                <w:webHidden/>
              </w:rPr>
              <w:instrText xml:space="preserve"> PAGEREF _Toc66384677 \h </w:instrText>
            </w:r>
            <w:r w:rsidR="00B940FF">
              <w:rPr>
                <w:noProof/>
                <w:webHidden/>
              </w:rPr>
            </w:r>
            <w:r w:rsidR="00B940FF">
              <w:rPr>
                <w:noProof/>
                <w:webHidden/>
              </w:rPr>
              <w:fldChar w:fldCharType="separate"/>
            </w:r>
            <w:r w:rsidR="00B940FF">
              <w:rPr>
                <w:noProof/>
                <w:webHidden/>
              </w:rPr>
              <w:t>9</w:t>
            </w:r>
            <w:r w:rsidR="00B940FF">
              <w:rPr>
                <w:noProof/>
                <w:webHidden/>
              </w:rPr>
              <w:fldChar w:fldCharType="end"/>
            </w:r>
          </w:hyperlink>
        </w:p>
        <w:p w14:paraId="632EA27F" w14:textId="7518C5F6" w:rsidR="00B940FF" w:rsidRDefault="00D02B53">
          <w:pPr>
            <w:pStyle w:val="TOC2"/>
            <w:tabs>
              <w:tab w:val="left" w:pos="880"/>
              <w:tab w:val="right" w:leader="dot" w:pos="9350"/>
            </w:tabs>
            <w:rPr>
              <w:rFonts w:eastAsiaTheme="minorEastAsia" w:cstheme="minorBidi"/>
              <w:b w:val="0"/>
              <w:bCs w:val="0"/>
              <w:noProof/>
            </w:rPr>
          </w:pPr>
          <w:hyperlink w:anchor="_Toc66384678" w:history="1">
            <w:r w:rsidR="00B940FF" w:rsidRPr="002C3756">
              <w:rPr>
                <w:rStyle w:val="Hyperlink"/>
                <w:noProof/>
              </w:rPr>
              <w:t>3.3</w:t>
            </w:r>
            <w:r w:rsidR="00B940FF">
              <w:rPr>
                <w:rFonts w:eastAsiaTheme="minorEastAsia" w:cstheme="minorBidi"/>
                <w:b w:val="0"/>
                <w:bCs w:val="0"/>
                <w:noProof/>
              </w:rPr>
              <w:tab/>
            </w:r>
            <w:r w:rsidR="00B940FF" w:rsidRPr="002C3756">
              <w:rPr>
                <w:rStyle w:val="Hyperlink"/>
                <w:noProof/>
              </w:rPr>
              <w:t>Running on Windows</w:t>
            </w:r>
            <w:r w:rsidR="00B940FF">
              <w:rPr>
                <w:noProof/>
                <w:webHidden/>
              </w:rPr>
              <w:tab/>
            </w:r>
            <w:r w:rsidR="00B940FF">
              <w:rPr>
                <w:noProof/>
                <w:webHidden/>
              </w:rPr>
              <w:fldChar w:fldCharType="begin"/>
            </w:r>
            <w:r w:rsidR="00B940FF">
              <w:rPr>
                <w:noProof/>
                <w:webHidden/>
              </w:rPr>
              <w:instrText xml:space="preserve"> PAGEREF _Toc66384678 \h </w:instrText>
            </w:r>
            <w:r w:rsidR="00B940FF">
              <w:rPr>
                <w:noProof/>
                <w:webHidden/>
              </w:rPr>
            </w:r>
            <w:r w:rsidR="00B940FF">
              <w:rPr>
                <w:noProof/>
                <w:webHidden/>
              </w:rPr>
              <w:fldChar w:fldCharType="separate"/>
            </w:r>
            <w:r w:rsidR="00B940FF">
              <w:rPr>
                <w:noProof/>
                <w:webHidden/>
              </w:rPr>
              <w:t>10</w:t>
            </w:r>
            <w:r w:rsidR="00B940FF">
              <w:rPr>
                <w:noProof/>
                <w:webHidden/>
              </w:rPr>
              <w:fldChar w:fldCharType="end"/>
            </w:r>
          </w:hyperlink>
        </w:p>
        <w:p w14:paraId="0F1CDF32" w14:textId="4DBBD633" w:rsidR="00B940FF" w:rsidRDefault="00D02B53">
          <w:pPr>
            <w:pStyle w:val="TOC2"/>
            <w:tabs>
              <w:tab w:val="left" w:pos="880"/>
              <w:tab w:val="right" w:leader="dot" w:pos="9350"/>
            </w:tabs>
            <w:rPr>
              <w:rFonts w:eastAsiaTheme="minorEastAsia" w:cstheme="minorBidi"/>
              <w:b w:val="0"/>
              <w:bCs w:val="0"/>
              <w:noProof/>
            </w:rPr>
          </w:pPr>
          <w:hyperlink w:anchor="_Toc66384679" w:history="1">
            <w:r w:rsidR="00B940FF" w:rsidRPr="002C3756">
              <w:rPr>
                <w:rStyle w:val="Hyperlink"/>
                <w:noProof/>
              </w:rPr>
              <w:t>3.4</w:t>
            </w:r>
            <w:r w:rsidR="00B940FF">
              <w:rPr>
                <w:rFonts w:eastAsiaTheme="minorEastAsia" w:cstheme="minorBidi"/>
                <w:b w:val="0"/>
                <w:bCs w:val="0"/>
                <w:noProof/>
              </w:rPr>
              <w:tab/>
            </w:r>
            <w:r w:rsidR="00B940FF" w:rsidRPr="002C3756">
              <w:rPr>
                <w:rStyle w:val="Hyperlink"/>
                <w:noProof/>
              </w:rPr>
              <w:t>Utility-Scale FNCS Example</w:t>
            </w:r>
            <w:r w:rsidR="00B940FF">
              <w:rPr>
                <w:noProof/>
                <w:webHidden/>
              </w:rPr>
              <w:tab/>
            </w:r>
            <w:r w:rsidR="00B940FF">
              <w:rPr>
                <w:noProof/>
                <w:webHidden/>
              </w:rPr>
              <w:fldChar w:fldCharType="begin"/>
            </w:r>
            <w:r w:rsidR="00B940FF">
              <w:rPr>
                <w:noProof/>
                <w:webHidden/>
              </w:rPr>
              <w:instrText xml:space="preserve"> PAGEREF _Toc66384679 \h </w:instrText>
            </w:r>
            <w:r w:rsidR="00B940FF">
              <w:rPr>
                <w:noProof/>
                <w:webHidden/>
              </w:rPr>
            </w:r>
            <w:r w:rsidR="00B940FF">
              <w:rPr>
                <w:noProof/>
                <w:webHidden/>
              </w:rPr>
              <w:fldChar w:fldCharType="separate"/>
            </w:r>
            <w:r w:rsidR="00B940FF">
              <w:rPr>
                <w:noProof/>
                <w:webHidden/>
              </w:rPr>
              <w:t>11</w:t>
            </w:r>
            <w:r w:rsidR="00B940FF">
              <w:rPr>
                <w:noProof/>
                <w:webHidden/>
              </w:rPr>
              <w:fldChar w:fldCharType="end"/>
            </w:r>
          </w:hyperlink>
        </w:p>
        <w:p w14:paraId="61AB3AB5" w14:textId="1A55F04A" w:rsidR="00B940FF" w:rsidRDefault="00D02B53">
          <w:pPr>
            <w:pStyle w:val="TOC1"/>
            <w:tabs>
              <w:tab w:val="left" w:pos="440"/>
              <w:tab w:val="right" w:leader="dot" w:pos="9350"/>
            </w:tabs>
            <w:rPr>
              <w:rFonts w:eastAsiaTheme="minorEastAsia" w:cstheme="minorBidi"/>
              <w:b w:val="0"/>
              <w:bCs w:val="0"/>
              <w:i w:val="0"/>
              <w:iCs w:val="0"/>
              <w:noProof/>
              <w:sz w:val="22"/>
              <w:szCs w:val="22"/>
            </w:rPr>
          </w:pPr>
          <w:hyperlink w:anchor="_Toc66384680" w:history="1">
            <w:r w:rsidR="00B940FF" w:rsidRPr="002C3756">
              <w:rPr>
                <w:rStyle w:val="Hyperlink"/>
                <w:noProof/>
              </w:rPr>
              <w:t>4</w:t>
            </w:r>
            <w:r w:rsidR="00B940FF">
              <w:rPr>
                <w:rFonts w:eastAsiaTheme="minorEastAsia" w:cstheme="minorBidi"/>
                <w:b w:val="0"/>
                <w:bCs w:val="0"/>
                <w:i w:val="0"/>
                <w:iCs w:val="0"/>
                <w:noProof/>
                <w:sz w:val="22"/>
                <w:szCs w:val="22"/>
              </w:rPr>
              <w:tab/>
            </w:r>
            <w:r w:rsidR="00B940FF" w:rsidRPr="002C3756">
              <w:rPr>
                <w:rStyle w:val="Hyperlink"/>
                <w:noProof/>
              </w:rPr>
              <w:t>Developer Notes for OpenDSSCmd</w:t>
            </w:r>
            <w:r w:rsidR="00B940FF">
              <w:rPr>
                <w:noProof/>
                <w:webHidden/>
              </w:rPr>
              <w:tab/>
            </w:r>
            <w:r w:rsidR="00B940FF">
              <w:rPr>
                <w:noProof/>
                <w:webHidden/>
              </w:rPr>
              <w:fldChar w:fldCharType="begin"/>
            </w:r>
            <w:r w:rsidR="00B940FF">
              <w:rPr>
                <w:noProof/>
                <w:webHidden/>
              </w:rPr>
              <w:instrText xml:space="preserve"> PAGEREF _Toc66384680 \h </w:instrText>
            </w:r>
            <w:r w:rsidR="00B940FF">
              <w:rPr>
                <w:noProof/>
                <w:webHidden/>
              </w:rPr>
            </w:r>
            <w:r w:rsidR="00B940FF">
              <w:rPr>
                <w:noProof/>
                <w:webHidden/>
              </w:rPr>
              <w:fldChar w:fldCharType="separate"/>
            </w:r>
            <w:r w:rsidR="00B940FF">
              <w:rPr>
                <w:noProof/>
                <w:webHidden/>
              </w:rPr>
              <w:t>11</w:t>
            </w:r>
            <w:r w:rsidR="00B940FF">
              <w:rPr>
                <w:noProof/>
                <w:webHidden/>
              </w:rPr>
              <w:fldChar w:fldCharType="end"/>
            </w:r>
          </w:hyperlink>
        </w:p>
        <w:p w14:paraId="00F81EC7" w14:textId="45FE63BE" w:rsidR="00B940FF" w:rsidRDefault="00D02B53">
          <w:pPr>
            <w:pStyle w:val="TOC2"/>
            <w:tabs>
              <w:tab w:val="left" w:pos="880"/>
              <w:tab w:val="right" w:leader="dot" w:pos="9350"/>
            </w:tabs>
            <w:rPr>
              <w:rFonts w:eastAsiaTheme="minorEastAsia" w:cstheme="minorBidi"/>
              <w:b w:val="0"/>
              <w:bCs w:val="0"/>
              <w:noProof/>
            </w:rPr>
          </w:pPr>
          <w:hyperlink w:anchor="_Toc66384681" w:history="1">
            <w:r w:rsidR="00B940FF" w:rsidRPr="002C3756">
              <w:rPr>
                <w:rStyle w:val="Hyperlink"/>
                <w:noProof/>
              </w:rPr>
              <w:t>4.1</w:t>
            </w:r>
            <w:r w:rsidR="00B940FF">
              <w:rPr>
                <w:rFonts w:eastAsiaTheme="minorEastAsia" w:cstheme="minorBidi"/>
                <w:b w:val="0"/>
                <w:bCs w:val="0"/>
                <w:noProof/>
              </w:rPr>
              <w:tab/>
            </w:r>
            <w:r w:rsidR="00B940FF" w:rsidRPr="002C3756">
              <w:rPr>
                <w:rStyle w:val="Hyperlink"/>
                <w:noProof/>
              </w:rPr>
              <w:t>Source Code Directories</w:t>
            </w:r>
            <w:r w:rsidR="00B940FF">
              <w:rPr>
                <w:noProof/>
                <w:webHidden/>
              </w:rPr>
              <w:tab/>
            </w:r>
            <w:r w:rsidR="00B940FF">
              <w:rPr>
                <w:noProof/>
                <w:webHidden/>
              </w:rPr>
              <w:fldChar w:fldCharType="begin"/>
            </w:r>
            <w:r w:rsidR="00B940FF">
              <w:rPr>
                <w:noProof/>
                <w:webHidden/>
              </w:rPr>
              <w:instrText xml:space="preserve"> PAGEREF _Toc66384681 \h </w:instrText>
            </w:r>
            <w:r w:rsidR="00B940FF">
              <w:rPr>
                <w:noProof/>
                <w:webHidden/>
              </w:rPr>
            </w:r>
            <w:r w:rsidR="00B940FF">
              <w:rPr>
                <w:noProof/>
                <w:webHidden/>
              </w:rPr>
              <w:fldChar w:fldCharType="separate"/>
            </w:r>
            <w:r w:rsidR="00B940FF">
              <w:rPr>
                <w:noProof/>
                <w:webHidden/>
              </w:rPr>
              <w:t>11</w:t>
            </w:r>
            <w:r w:rsidR="00B940FF">
              <w:rPr>
                <w:noProof/>
                <w:webHidden/>
              </w:rPr>
              <w:fldChar w:fldCharType="end"/>
            </w:r>
          </w:hyperlink>
        </w:p>
        <w:p w14:paraId="49C176C8" w14:textId="7DC4F18D" w:rsidR="00B940FF" w:rsidRDefault="00D02B53">
          <w:pPr>
            <w:pStyle w:val="TOC2"/>
            <w:tabs>
              <w:tab w:val="left" w:pos="880"/>
              <w:tab w:val="right" w:leader="dot" w:pos="9350"/>
            </w:tabs>
            <w:rPr>
              <w:rFonts w:eastAsiaTheme="minorEastAsia" w:cstheme="minorBidi"/>
              <w:b w:val="0"/>
              <w:bCs w:val="0"/>
              <w:noProof/>
            </w:rPr>
          </w:pPr>
          <w:hyperlink w:anchor="_Toc66384682" w:history="1">
            <w:r w:rsidR="00B940FF" w:rsidRPr="002C3756">
              <w:rPr>
                <w:rStyle w:val="Hyperlink"/>
                <w:noProof/>
              </w:rPr>
              <w:t>4.2</w:t>
            </w:r>
            <w:r w:rsidR="00B940FF">
              <w:rPr>
                <w:rFonts w:eastAsiaTheme="minorEastAsia" w:cstheme="minorBidi"/>
                <w:b w:val="0"/>
                <w:bCs w:val="0"/>
                <w:noProof/>
              </w:rPr>
              <w:tab/>
            </w:r>
            <w:r w:rsidR="00B940FF" w:rsidRPr="002C3756">
              <w:rPr>
                <w:rStyle w:val="Hyperlink"/>
                <w:noProof/>
              </w:rPr>
              <w:t>Notes on FNCS and HELICS Publications</w:t>
            </w:r>
            <w:r w:rsidR="00B940FF">
              <w:rPr>
                <w:noProof/>
                <w:webHidden/>
              </w:rPr>
              <w:tab/>
            </w:r>
            <w:r w:rsidR="00B940FF">
              <w:rPr>
                <w:noProof/>
                <w:webHidden/>
              </w:rPr>
              <w:fldChar w:fldCharType="begin"/>
            </w:r>
            <w:r w:rsidR="00B940FF">
              <w:rPr>
                <w:noProof/>
                <w:webHidden/>
              </w:rPr>
              <w:instrText xml:space="preserve"> PAGEREF _Toc66384682 \h </w:instrText>
            </w:r>
            <w:r w:rsidR="00B940FF">
              <w:rPr>
                <w:noProof/>
                <w:webHidden/>
              </w:rPr>
            </w:r>
            <w:r w:rsidR="00B940FF">
              <w:rPr>
                <w:noProof/>
                <w:webHidden/>
              </w:rPr>
              <w:fldChar w:fldCharType="separate"/>
            </w:r>
            <w:r w:rsidR="00B940FF">
              <w:rPr>
                <w:noProof/>
                <w:webHidden/>
              </w:rPr>
              <w:t>12</w:t>
            </w:r>
            <w:r w:rsidR="00B940FF">
              <w:rPr>
                <w:noProof/>
                <w:webHidden/>
              </w:rPr>
              <w:fldChar w:fldCharType="end"/>
            </w:r>
          </w:hyperlink>
        </w:p>
        <w:p w14:paraId="1DF6C33B" w14:textId="3D35E065" w:rsidR="00B940FF" w:rsidRDefault="00D02B53">
          <w:pPr>
            <w:pStyle w:val="TOC2"/>
            <w:tabs>
              <w:tab w:val="left" w:pos="880"/>
              <w:tab w:val="right" w:leader="dot" w:pos="9350"/>
            </w:tabs>
            <w:rPr>
              <w:rFonts w:eastAsiaTheme="minorEastAsia" w:cstheme="minorBidi"/>
              <w:b w:val="0"/>
              <w:bCs w:val="0"/>
              <w:noProof/>
            </w:rPr>
          </w:pPr>
          <w:hyperlink w:anchor="_Toc66384683" w:history="1">
            <w:r w:rsidR="00B940FF" w:rsidRPr="002C3756">
              <w:rPr>
                <w:rStyle w:val="Hyperlink"/>
                <w:noProof/>
              </w:rPr>
              <w:t>4.3</w:t>
            </w:r>
            <w:r w:rsidR="00B940FF">
              <w:rPr>
                <w:rFonts w:eastAsiaTheme="minorEastAsia" w:cstheme="minorBidi"/>
                <w:b w:val="0"/>
                <w:bCs w:val="0"/>
                <w:noProof/>
              </w:rPr>
              <w:tab/>
            </w:r>
            <w:r w:rsidR="00B940FF" w:rsidRPr="002C3756">
              <w:rPr>
                <w:rStyle w:val="Hyperlink"/>
                <w:noProof/>
              </w:rPr>
              <w:t>Open Issues</w:t>
            </w:r>
            <w:r w:rsidR="00B940FF">
              <w:rPr>
                <w:noProof/>
                <w:webHidden/>
              </w:rPr>
              <w:tab/>
            </w:r>
            <w:r w:rsidR="00B940FF">
              <w:rPr>
                <w:noProof/>
                <w:webHidden/>
              </w:rPr>
              <w:fldChar w:fldCharType="begin"/>
            </w:r>
            <w:r w:rsidR="00B940FF">
              <w:rPr>
                <w:noProof/>
                <w:webHidden/>
              </w:rPr>
              <w:instrText xml:space="preserve"> PAGEREF _Toc66384683 \h </w:instrText>
            </w:r>
            <w:r w:rsidR="00B940FF">
              <w:rPr>
                <w:noProof/>
                <w:webHidden/>
              </w:rPr>
            </w:r>
            <w:r w:rsidR="00B940FF">
              <w:rPr>
                <w:noProof/>
                <w:webHidden/>
              </w:rPr>
              <w:fldChar w:fldCharType="separate"/>
            </w:r>
            <w:r w:rsidR="00B940FF">
              <w:rPr>
                <w:noProof/>
                <w:webHidden/>
              </w:rPr>
              <w:t>12</w:t>
            </w:r>
            <w:r w:rsidR="00B940FF">
              <w:rPr>
                <w:noProof/>
                <w:webHidden/>
              </w:rPr>
              <w:fldChar w:fldCharType="end"/>
            </w:r>
          </w:hyperlink>
        </w:p>
        <w:p w14:paraId="1EAC74F2" w14:textId="08C879CC" w:rsidR="00B940FF" w:rsidRDefault="00D02B53">
          <w:pPr>
            <w:pStyle w:val="TOC2"/>
            <w:tabs>
              <w:tab w:val="left" w:pos="880"/>
              <w:tab w:val="right" w:leader="dot" w:pos="9350"/>
            </w:tabs>
            <w:rPr>
              <w:rFonts w:eastAsiaTheme="minorEastAsia" w:cstheme="minorBidi"/>
              <w:b w:val="0"/>
              <w:bCs w:val="0"/>
              <w:noProof/>
            </w:rPr>
          </w:pPr>
          <w:hyperlink w:anchor="_Toc66384684" w:history="1">
            <w:r w:rsidR="00B940FF" w:rsidRPr="002C3756">
              <w:rPr>
                <w:rStyle w:val="Hyperlink"/>
                <w:noProof/>
              </w:rPr>
              <w:t>4.4</w:t>
            </w:r>
            <w:r w:rsidR="00B940FF">
              <w:rPr>
                <w:rFonts w:eastAsiaTheme="minorEastAsia" w:cstheme="minorBidi"/>
                <w:b w:val="0"/>
                <w:bCs w:val="0"/>
                <w:noProof/>
              </w:rPr>
              <w:tab/>
            </w:r>
            <w:r w:rsidR="00B940FF" w:rsidRPr="002C3756">
              <w:rPr>
                <w:rStyle w:val="Hyperlink"/>
                <w:noProof/>
              </w:rPr>
              <w:t>Using Lazarus instead of FPC from the Command Line</w:t>
            </w:r>
            <w:r w:rsidR="00B940FF">
              <w:rPr>
                <w:noProof/>
                <w:webHidden/>
              </w:rPr>
              <w:tab/>
            </w:r>
            <w:r w:rsidR="00B940FF">
              <w:rPr>
                <w:noProof/>
                <w:webHidden/>
              </w:rPr>
              <w:fldChar w:fldCharType="begin"/>
            </w:r>
            <w:r w:rsidR="00B940FF">
              <w:rPr>
                <w:noProof/>
                <w:webHidden/>
              </w:rPr>
              <w:instrText xml:space="preserve"> PAGEREF _Toc66384684 \h </w:instrText>
            </w:r>
            <w:r w:rsidR="00B940FF">
              <w:rPr>
                <w:noProof/>
                <w:webHidden/>
              </w:rPr>
            </w:r>
            <w:r w:rsidR="00B940FF">
              <w:rPr>
                <w:noProof/>
                <w:webHidden/>
              </w:rPr>
              <w:fldChar w:fldCharType="separate"/>
            </w:r>
            <w:r w:rsidR="00B940FF">
              <w:rPr>
                <w:noProof/>
                <w:webHidden/>
              </w:rPr>
              <w:t>13</w:t>
            </w:r>
            <w:r w:rsidR="00B940FF">
              <w:rPr>
                <w:noProof/>
                <w:webHidden/>
              </w:rPr>
              <w:fldChar w:fldCharType="end"/>
            </w:r>
          </w:hyperlink>
        </w:p>
        <w:p w14:paraId="590F1877" w14:textId="472B5148" w:rsidR="00B940FF" w:rsidRDefault="00D02B53">
          <w:pPr>
            <w:pStyle w:val="TOC2"/>
            <w:tabs>
              <w:tab w:val="left" w:pos="880"/>
              <w:tab w:val="right" w:leader="dot" w:pos="9350"/>
            </w:tabs>
            <w:rPr>
              <w:rFonts w:eastAsiaTheme="minorEastAsia" w:cstheme="minorBidi"/>
              <w:b w:val="0"/>
              <w:bCs w:val="0"/>
              <w:noProof/>
            </w:rPr>
          </w:pPr>
          <w:hyperlink w:anchor="_Toc66384685" w:history="1">
            <w:r w:rsidR="00B940FF" w:rsidRPr="002C3756">
              <w:rPr>
                <w:rStyle w:val="Hyperlink"/>
                <w:noProof/>
              </w:rPr>
              <w:t>4.5</w:t>
            </w:r>
            <w:r w:rsidR="00B940FF">
              <w:rPr>
                <w:rFonts w:eastAsiaTheme="minorEastAsia" w:cstheme="minorBidi"/>
                <w:b w:val="0"/>
                <w:bCs w:val="0"/>
                <w:noProof/>
              </w:rPr>
              <w:tab/>
            </w:r>
            <w:r w:rsidR="00B940FF" w:rsidRPr="002C3756">
              <w:rPr>
                <w:rStyle w:val="Hyperlink"/>
                <w:noProof/>
              </w:rPr>
              <w:t>Other OpenDSS Development Branches</w:t>
            </w:r>
            <w:r w:rsidR="00B940FF">
              <w:rPr>
                <w:noProof/>
                <w:webHidden/>
              </w:rPr>
              <w:tab/>
            </w:r>
            <w:r w:rsidR="00B940FF">
              <w:rPr>
                <w:noProof/>
                <w:webHidden/>
              </w:rPr>
              <w:fldChar w:fldCharType="begin"/>
            </w:r>
            <w:r w:rsidR="00B940FF">
              <w:rPr>
                <w:noProof/>
                <w:webHidden/>
              </w:rPr>
              <w:instrText xml:space="preserve"> PAGEREF _Toc66384685 \h </w:instrText>
            </w:r>
            <w:r w:rsidR="00B940FF">
              <w:rPr>
                <w:noProof/>
                <w:webHidden/>
              </w:rPr>
            </w:r>
            <w:r w:rsidR="00B940FF">
              <w:rPr>
                <w:noProof/>
                <w:webHidden/>
              </w:rPr>
              <w:fldChar w:fldCharType="separate"/>
            </w:r>
            <w:r w:rsidR="00B940FF">
              <w:rPr>
                <w:noProof/>
                <w:webHidden/>
              </w:rPr>
              <w:t>13</w:t>
            </w:r>
            <w:r w:rsidR="00B940FF">
              <w:rPr>
                <w:noProof/>
                <w:webHidden/>
              </w:rPr>
              <w:fldChar w:fldCharType="end"/>
            </w:r>
          </w:hyperlink>
        </w:p>
        <w:p w14:paraId="332A820B" w14:textId="2DEB3590" w:rsidR="00B940FF" w:rsidRDefault="00D02B53">
          <w:pPr>
            <w:pStyle w:val="TOC1"/>
            <w:tabs>
              <w:tab w:val="left" w:pos="440"/>
              <w:tab w:val="right" w:leader="dot" w:pos="9350"/>
            </w:tabs>
            <w:rPr>
              <w:rFonts w:eastAsiaTheme="minorEastAsia" w:cstheme="minorBidi"/>
              <w:b w:val="0"/>
              <w:bCs w:val="0"/>
              <w:i w:val="0"/>
              <w:iCs w:val="0"/>
              <w:noProof/>
              <w:sz w:val="22"/>
              <w:szCs w:val="22"/>
            </w:rPr>
          </w:pPr>
          <w:hyperlink w:anchor="_Toc66384686" w:history="1">
            <w:r w:rsidR="00B940FF" w:rsidRPr="002C3756">
              <w:rPr>
                <w:rStyle w:val="Hyperlink"/>
                <w:noProof/>
              </w:rPr>
              <w:t>5</w:t>
            </w:r>
            <w:r w:rsidR="00B940FF">
              <w:rPr>
                <w:rFonts w:eastAsiaTheme="minorEastAsia" w:cstheme="minorBidi"/>
                <w:b w:val="0"/>
                <w:bCs w:val="0"/>
                <w:i w:val="0"/>
                <w:iCs w:val="0"/>
                <w:noProof/>
                <w:sz w:val="22"/>
                <w:szCs w:val="22"/>
              </w:rPr>
              <w:tab/>
            </w:r>
            <w:r w:rsidR="00B940FF" w:rsidRPr="002C3756">
              <w:rPr>
                <w:rStyle w:val="Hyperlink"/>
                <w:noProof/>
              </w:rPr>
              <w:t>References</w:t>
            </w:r>
            <w:r w:rsidR="00B940FF">
              <w:rPr>
                <w:noProof/>
                <w:webHidden/>
              </w:rPr>
              <w:tab/>
            </w:r>
            <w:r w:rsidR="00B940FF">
              <w:rPr>
                <w:noProof/>
                <w:webHidden/>
              </w:rPr>
              <w:fldChar w:fldCharType="begin"/>
            </w:r>
            <w:r w:rsidR="00B940FF">
              <w:rPr>
                <w:noProof/>
                <w:webHidden/>
              </w:rPr>
              <w:instrText xml:space="preserve"> PAGEREF _Toc66384686 \h </w:instrText>
            </w:r>
            <w:r w:rsidR="00B940FF">
              <w:rPr>
                <w:noProof/>
                <w:webHidden/>
              </w:rPr>
            </w:r>
            <w:r w:rsidR="00B940FF">
              <w:rPr>
                <w:noProof/>
                <w:webHidden/>
              </w:rPr>
              <w:fldChar w:fldCharType="separate"/>
            </w:r>
            <w:r w:rsidR="00B940FF">
              <w:rPr>
                <w:noProof/>
                <w:webHidden/>
              </w:rPr>
              <w:t>13</w:t>
            </w:r>
            <w:r w:rsidR="00B940FF">
              <w:rPr>
                <w:noProof/>
                <w:webHidden/>
              </w:rPr>
              <w:fldChar w:fldCharType="end"/>
            </w:r>
          </w:hyperlink>
        </w:p>
        <w:p w14:paraId="419B2BB9" w14:textId="00CBC0A8" w:rsidR="004D06C8" w:rsidRDefault="004D06C8">
          <w:r>
            <w:rPr>
              <w:b/>
              <w:bCs/>
              <w:noProof/>
            </w:rPr>
            <w:fldChar w:fldCharType="end"/>
          </w:r>
        </w:p>
      </w:sdtContent>
    </w:sdt>
    <w:p w14:paraId="32B1A498" w14:textId="0B5CD7A5" w:rsidR="004D06C8" w:rsidRDefault="004D06C8" w:rsidP="004D06C8">
      <w:pPr>
        <w:pStyle w:val="Heading1"/>
      </w:pPr>
      <w:bookmarkStart w:id="0" w:name="_Toc66384665"/>
      <w:r>
        <w:t>Background</w:t>
      </w:r>
      <w:bookmarkEnd w:id="0"/>
    </w:p>
    <w:p w14:paraId="1F194CB0" w14:textId="345BF1F4" w:rsidR="007D23BE" w:rsidRDefault="00271307">
      <w:proofErr w:type="spellStart"/>
      <w:r>
        <w:t>OpenDSS</w:t>
      </w:r>
      <w:proofErr w:type="spellEnd"/>
      <w:r w:rsidR="003967DE">
        <w:t xml:space="preserve"> is a distribution system simulator that is generally comparable to </w:t>
      </w:r>
      <w:proofErr w:type="spellStart"/>
      <w:r w:rsidR="003967DE">
        <w:t>GridLAB</w:t>
      </w:r>
      <w:proofErr w:type="spellEnd"/>
      <w:r w:rsidR="003967DE">
        <w:t>-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w:t>
      </w:r>
      <w:proofErr w:type="gramStart"/>
      <w:r w:rsidR="007D23BE">
        <w:t>1</w:t>
      </w:r>
      <w:r w:rsidR="001B53C3">
        <w:t>8</w:t>
      </w:r>
      <w:r w:rsidR="007D23BE">
        <w:t>.04</w:t>
      </w:r>
      <w:proofErr w:type="gramEnd"/>
      <w:r w:rsidR="007D23BE">
        <w:t xml:space="preserve"> and Mac OS X </w:t>
      </w:r>
      <w:r w:rsidR="00A61196">
        <w:t xml:space="preserve">High </w:t>
      </w:r>
      <w:r w:rsidR="007D23BE">
        <w:t>Sierra.</w:t>
      </w:r>
    </w:p>
    <w:p w14:paraId="206EAEF8" w14:textId="639B0EB7" w:rsidR="0096345C" w:rsidRDefault="00FC7705">
      <w:proofErr w:type="spellStart"/>
      <w:r>
        <w:lastRenderedPageBreak/>
        <w:t>OpenDSS</w:t>
      </w:r>
      <w:proofErr w:type="spellEnd"/>
      <w:r>
        <w:t xml:space="preserve"> wa</w:t>
      </w:r>
      <w:r w:rsidR="007D23BE">
        <w:t xml:space="preserve">s written in Delphi (a Windows-specific version of Pascal), and it requires the </w:t>
      </w:r>
      <w:proofErr w:type="spellStart"/>
      <w:r w:rsidR="007D23BE">
        <w:t>KLUSolve</w:t>
      </w:r>
      <w:proofErr w:type="spellEnd"/>
      <w:r w:rsidR="007D23BE">
        <w:t xml:space="preserve"> sparse matrix solver, which was written in C/C++. After compiling </w:t>
      </w:r>
      <w:proofErr w:type="spellStart"/>
      <w:r w:rsidR="007D23BE">
        <w:t>KLUSolve</w:t>
      </w:r>
      <w:proofErr w:type="spellEnd"/>
      <w:r w:rsidR="007D23BE">
        <w:t xml:space="preserve"> with </w:t>
      </w:r>
      <w:r w:rsidR="005E36E4">
        <w:t>a C/C++ compiler</w:t>
      </w:r>
      <w:r w:rsidR="007D23BE">
        <w:t xml:space="preserve">, it’s then possible to build </w:t>
      </w:r>
      <w:proofErr w:type="spellStart"/>
      <w:r w:rsidR="007D23BE">
        <w:t>OpenDSS</w:t>
      </w:r>
      <w:proofErr w:type="spellEnd"/>
      <w:r w:rsidR="007D23BE">
        <w:t xml:space="preserve">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w:t>
      </w:r>
      <w:proofErr w:type="spellStart"/>
      <w:r w:rsidR="00DA24CD">
        <w:t>OpenDSS</w:t>
      </w:r>
      <w:proofErr w:type="spellEnd"/>
      <w:r w:rsidR="00DA24CD">
        <w:t>.</w:t>
      </w:r>
    </w:p>
    <w:p w14:paraId="4B9CE86E" w14:textId="5A432DCA" w:rsidR="005929ED" w:rsidRDefault="00775933" w:rsidP="005929ED">
      <w:r>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w:t>
      </w:r>
      <w:proofErr w:type="spellStart"/>
      <w:r w:rsidR="0055732F">
        <w:t>OpenDSS</w:t>
      </w:r>
      <w:proofErr w:type="spellEnd"/>
      <w:r w:rsidR="0055732F">
        <w:t xml:space="preserve"> called by Python and/or Julia. </w:t>
      </w:r>
      <w:r w:rsidR="000C2826">
        <w:t xml:space="preserve">On the other hand, PNNL </w:t>
      </w:r>
      <w:r w:rsidR="005E36E4">
        <w:t>implemented native</w:t>
      </w:r>
      <w:r>
        <w:t xml:space="preserve"> FNCS </w:t>
      </w:r>
      <w:r w:rsidR="00093853">
        <w:fldChar w:fldCharType="begin"/>
      </w:r>
      <w:r w:rsidR="00093853">
        <w:instrText xml:space="preserve"> ADDIN EN.CITE &lt;EndNote&gt;&lt;Cite&gt;&lt;Author&gt;Ciraci&lt;/Author&gt;&lt;Year&gt;2014&lt;/Year&gt;&lt;RecNum&gt;117&lt;/RecNum&gt;&lt;DisplayText&gt;[2]&lt;/DisplayText&gt;&lt;record&gt;&lt;rec-number&gt;117&lt;/rec-number&gt;&lt;foreign-keys&gt;&lt;key app="EN" db-id="dxt9wraza9p25zevrw5v5e0rsvafazdvzfe0" timestamp="1473973579"&gt;117&lt;/key&gt;&lt;/foreign-keys&gt;&lt;ref-type name="Conference Proceedings"&gt;10&lt;/ref-type&gt;&lt;contributors&gt;&lt;authors&gt;&lt;author&gt;S. Ciraci&lt;/author&gt;&lt;author&gt;J. Daily&lt;/author&gt;&lt;author&gt;J. Fuller&lt;/author&gt;&lt;author&gt;A. Fisher&lt;/author&gt;&lt;author&gt;L. Marinovici&lt;/author&gt;&lt;author&gt;K. Agarwal&lt;/author&gt;&lt;/authors&gt;&lt;/contributors&gt;&lt;titles&gt;&lt;title&gt;FNCS: A Framework for Power System and Communication Networks Co-Simulation&lt;/title&gt;&lt;secondary-title&gt;Symposium on Theory of Modeling and Simulation&lt;/secondary-title&gt;&lt;/titles&gt;&lt;dates&gt;&lt;year&gt;2014&lt;/year&gt;&lt;/dates&gt;&lt;pub-location&gt;San Diego, CA USA&lt;/pub-location&gt;&lt;publisher&gt;ACM&lt;/publisher&gt;&lt;urls&gt;&lt;/urls&gt;&lt;/record&gt;&lt;/Cite&gt;&lt;/EndNote&gt;</w:instrText>
      </w:r>
      <w:r w:rsidR="00093853">
        <w:fldChar w:fldCharType="separate"/>
      </w:r>
      <w:r w:rsidR="00093853">
        <w:rPr>
          <w:noProof/>
        </w:rPr>
        <w:t>[2]</w:t>
      </w:r>
      <w:r w:rsidR="00093853">
        <w:fldChar w:fldCharType="end"/>
      </w:r>
      <w:r w:rsidR="00997508">
        <w:t xml:space="preserve"> </w:t>
      </w:r>
      <w:r w:rsidR="005E36E4">
        <w:t xml:space="preserve">and HELICS </w: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 </w:instrTex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DATA </w:instrText>
      </w:r>
      <w:r w:rsidR="00093853">
        <w:fldChar w:fldCharType="end"/>
      </w:r>
      <w:r w:rsidR="00093853">
        <w:fldChar w:fldCharType="separate"/>
      </w:r>
      <w:r w:rsidR="00093853">
        <w:rPr>
          <w:noProof/>
        </w:rPr>
        <w:t>[3]</w:t>
      </w:r>
      <w:r w:rsidR="00093853">
        <w:fldChar w:fldCharType="end"/>
      </w:r>
      <w:r w:rsidR="00997508">
        <w:t xml:space="preserve"> </w:t>
      </w:r>
      <w:r>
        <w:t>interface</w:t>
      </w:r>
      <w:r w:rsidR="005E36E4">
        <w:t>s,</w:t>
      </w:r>
      <w:r w:rsidR="00425260">
        <w:t xml:space="preserve"> and command-line history</w:t>
      </w:r>
      <w:r>
        <w:t xml:space="preserve"> only for the cross-platform versio</w:t>
      </w:r>
      <w:r w:rsidR="000C2826">
        <w:t xml:space="preserve">n. </w:t>
      </w:r>
      <w:r w:rsidR="00093853">
        <w:t>In addition, the cross-platform version has the most up-to-date support for Common Information Model (CIM) export</w:t>
      </w:r>
      <w:r w:rsidR="00F603E1">
        <w:t xml:space="preserve"> </w: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 </w:instrTex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DATA </w:instrText>
      </w:r>
      <w:r w:rsidR="00F603E1">
        <w:fldChar w:fldCharType="end"/>
      </w:r>
      <w:r w:rsidR="00F603E1">
        <w:fldChar w:fldCharType="separate"/>
      </w:r>
      <w:r w:rsidR="00F603E1">
        <w:rPr>
          <w:noProof/>
        </w:rPr>
        <w:t>[4]</w:t>
      </w:r>
      <w:r w:rsidR="00F603E1">
        <w:fldChar w:fldCharType="end"/>
      </w:r>
      <w:r w:rsidR="00093853">
        <w:t xml:space="preserve">. </w:t>
      </w:r>
      <w:r w:rsidR="000C2826">
        <w:t xml:space="preserve">However, both versions </w:t>
      </w:r>
      <w:r>
        <w:t>maintain the same core modeling and analysis functions.</w:t>
      </w:r>
      <w:r w:rsidR="005929ED">
        <w:t xml:space="preserve"> </w:t>
      </w:r>
    </w:p>
    <w:p w14:paraId="605931FC" w14:textId="4E906A08" w:rsidR="00922460" w:rsidRDefault="00334757" w:rsidP="00334757">
      <w:r>
        <w:t xml:space="preserve">Install the appropriate version from </w:t>
      </w:r>
      <w:hyperlink r:id="rId9" w:history="1">
        <w:r w:rsidRPr="00884610">
          <w:rPr>
            <w:rStyle w:val="Hyperlink"/>
          </w:rPr>
          <w:t>https://sourceforge.net/projects/electricdss/files/OpenDSSCmd/</w:t>
        </w:r>
      </w:hyperlink>
      <w:r w:rsidR="00922460">
        <w:t xml:space="preserve">. This includes a selection of documentation, </w:t>
      </w:r>
      <w:proofErr w:type="gramStart"/>
      <w:r w:rsidR="00922460">
        <w:t>examples</w:t>
      </w:r>
      <w:proofErr w:type="gramEnd"/>
      <w:r w:rsidR="00922460">
        <w:t xml:space="preserve"> and tech notes on non-graphical features.</w:t>
      </w:r>
    </w:p>
    <w:p w14:paraId="7E7164A7" w14:textId="3AA974BF" w:rsidR="00334757" w:rsidRDefault="00922460" w:rsidP="00334757">
      <w:r>
        <w:t>To run the program:</w:t>
      </w:r>
      <w:r w:rsidR="00334757">
        <w:t xml:space="preserve"> </w:t>
      </w:r>
    </w:p>
    <w:p w14:paraId="686800CA" w14:textId="28E1EDED" w:rsidR="00DB6371" w:rsidRDefault="00DB6371" w:rsidP="00DB6371">
      <w:pPr>
        <w:pStyle w:val="ListParagraph"/>
        <w:numPr>
          <w:ilvl w:val="0"/>
          <w:numId w:val="14"/>
        </w:numPr>
      </w:pPr>
      <w:r>
        <w:t>Enter “</w:t>
      </w:r>
      <w:proofErr w:type="spellStart"/>
      <w:r>
        <w:t>opendsscmd</w:t>
      </w:r>
      <w:proofErr w:type="spellEnd"/>
      <w:r>
        <w:t>”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 xml:space="preserve">any </w:t>
      </w:r>
      <w:proofErr w:type="spellStart"/>
      <w:r w:rsidR="00610E40">
        <w:t>OpenDSS</w:t>
      </w:r>
      <w:proofErr w:type="spellEnd"/>
      <w:r w:rsidR="00610E40">
        <w:t xml:space="preserve">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w:t>
      </w:r>
      <w:proofErr w:type="spellStart"/>
      <w:r>
        <w:t>opendsscmd</w:t>
      </w:r>
      <w:proofErr w:type="spellEnd"/>
      <w:r>
        <w:t xml:space="preserve">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xits immediately.</w:t>
      </w:r>
    </w:p>
    <w:p w14:paraId="53E5D411" w14:textId="271DE17F" w:rsidR="00B955F9" w:rsidRDefault="00B955F9" w:rsidP="00DB6371">
      <w:pPr>
        <w:pStyle w:val="ListParagraph"/>
        <w:numPr>
          <w:ilvl w:val="0"/>
          <w:numId w:val="14"/>
        </w:numPr>
      </w:pPr>
      <w:r>
        <w:t>You can enter “</w:t>
      </w:r>
      <w:proofErr w:type="spellStart"/>
      <w:r>
        <w:t>opendsscmd</w:t>
      </w:r>
      <w:proofErr w:type="spellEnd"/>
      <w:r>
        <w:t xml:space="preserve"> –f” from a command prompt; this enters a FNCS time step loop.</w:t>
      </w:r>
    </w:p>
    <w:p w14:paraId="50473D16" w14:textId="7983E49A" w:rsidR="00610E40" w:rsidRDefault="00B955F9" w:rsidP="00DB6371">
      <w:pPr>
        <w:pStyle w:val="ListParagraph"/>
        <w:numPr>
          <w:ilvl w:val="0"/>
          <w:numId w:val="14"/>
        </w:numPr>
      </w:pPr>
      <w:r>
        <w:t>You can enter “</w:t>
      </w:r>
      <w:proofErr w:type="spellStart"/>
      <w:r>
        <w:t>opendsscmd</w:t>
      </w:r>
      <w:proofErr w:type="spellEnd"/>
      <w:r>
        <w:t xml:space="preserve"> –f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nters a FNCS time step loop.</w:t>
      </w:r>
    </w:p>
    <w:p w14:paraId="5A109CA5" w14:textId="45790FC5" w:rsidR="0055732F" w:rsidRDefault="00664028" w:rsidP="004D06C8">
      <w:pPr>
        <w:pStyle w:val="Heading1"/>
      </w:pPr>
      <w:bookmarkStart w:id="1" w:name="_Toc66384666"/>
      <w:r>
        <w:t>Streamlined</w:t>
      </w:r>
      <w:r w:rsidR="0055732F">
        <w:t xml:space="preserve"> Build Instructions</w:t>
      </w:r>
      <w:bookmarkEnd w:id="1"/>
    </w:p>
    <w:p w14:paraId="55446895" w14:textId="38DCBA42" w:rsidR="000E681C" w:rsidRDefault="000E681C" w:rsidP="00B7294A">
      <w:r>
        <w:t xml:space="preserve">These instructions were tested on Mac OS X Mojave, Ubuntu </w:t>
      </w:r>
      <w:proofErr w:type="gramStart"/>
      <w:r>
        <w:t>18.04</w:t>
      </w:r>
      <w:proofErr w:type="gramEnd"/>
      <w:r>
        <w:t xml:space="preserve"> and Windows 10. The streamlined build includes </w:t>
      </w:r>
      <w:proofErr w:type="spellStart"/>
      <w:r>
        <w:t>OpenDSSCmd</w:t>
      </w:r>
      <w:proofErr w:type="spellEnd"/>
      <w:r>
        <w:t xml:space="preserve">, FNCS and HELICS. On Linux and Mac OS X, the build uses the GNU C/C++ compiler, </w:t>
      </w:r>
      <w:proofErr w:type="spellStart"/>
      <w:r>
        <w:t>gcc</w:t>
      </w:r>
      <w:proofErr w:type="spellEnd"/>
      <w:r>
        <w:t>/g++ version 7 or later. On Windows, the build uses Microsoft Visual Studio Build Tools 2019 or later, such that MSYS2 is no longer necessary. On all platforms, FPC, CMAKE, Git and an SVN client are required. All build steps can be done from a command prompt or terminal window. The Lazarus IDE</w:t>
      </w:r>
      <w:r w:rsidR="00DF7117">
        <w:t xml:space="preserve"> is optional</w:t>
      </w:r>
      <w:r>
        <w:t xml:space="preserve"> for those actively developing for </w:t>
      </w:r>
      <w:proofErr w:type="spellStart"/>
      <w:r>
        <w:t>OpenDSS</w:t>
      </w:r>
      <w:proofErr w:type="spellEnd"/>
      <w:r>
        <w:t>, a</w:t>
      </w:r>
      <w:r w:rsidR="00DF7117">
        <w:t>s</w:t>
      </w:r>
      <w:r>
        <w:t xml:space="preserve"> described later.</w:t>
      </w:r>
    </w:p>
    <w:p w14:paraId="1E3211B6" w14:textId="72426E4E" w:rsidR="00860783" w:rsidRDefault="000E681C" w:rsidP="00B7294A">
      <w:r>
        <w:t xml:space="preserve">These instructions no longer assume that </w:t>
      </w:r>
      <w:proofErr w:type="spellStart"/>
      <w:r>
        <w:t>GridLAB</w:t>
      </w:r>
      <w:proofErr w:type="spellEnd"/>
      <w:r>
        <w:t>-D is built first on the target computer.</w:t>
      </w:r>
      <w:r w:rsidR="007215CE">
        <w:t xml:space="preserve"> You can install or build packages that include both </w:t>
      </w:r>
      <w:proofErr w:type="spellStart"/>
      <w:r w:rsidR="007215CE">
        <w:t>OpenDSSCmd</w:t>
      </w:r>
      <w:proofErr w:type="spellEnd"/>
      <w:r w:rsidR="007215CE">
        <w:t xml:space="preserve"> and </w:t>
      </w:r>
      <w:proofErr w:type="spellStart"/>
      <w:r w:rsidR="007215CE">
        <w:t>GridLAB</w:t>
      </w:r>
      <w:proofErr w:type="spellEnd"/>
      <w:r w:rsidR="007215CE">
        <w:t>-D</w:t>
      </w:r>
      <w:r w:rsidR="00B75C9B">
        <w:t>, with FNCS and HELICS interfaces,</w:t>
      </w:r>
      <w:r w:rsidR="007215CE">
        <w:t xml:space="preserve"> from the Transactive Energy Simulation Platform (</w:t>
      </w:r>
      <w:hyperlink r:id="rId10" w:history="1">
        <w:r w:rsidR="007215CE" w:rsidRPr="00232363">
          <w:rPr>
            <w:rStyle w:val="Hyperlink"/>
          </w:rPr>
          <w:t>https://github.com/pnnl/tesp/tree/develop</w:t>
        </w:r>
      </w:hyperlink>
      <w:r w:rsidR="007215CE">
        <w:t>) or from GridAPPS-D (</w:t>
      </w:r>
      <w:hyperlink r:id="rId11" w:history="1">
        <w:r w:rsidR="007215CE" w:rsidRPr="00232363">
          <w:rPr>
            <w:rStyle w:val="Hyperlink"/>
          </w:rPr>
          <w:t>https://github.com/GRIDAPPSD</w:t>
        </w:r>
      </w:hyperlink>
      <w:r w:rsidR="007215CE">
        <w:t>).</w:t>
      </w:r>
      <w:r w:rsidR="00B75C9B">
        <w:t xml:space="preserve"> </w:t>
      </w:r>
      <w:proofErr w:type="spellStart"/>
      <w:r w:rsidR="00B75C9B">
        <w:t>GridLAB</w:t>
      </w:r>
      <w:proofErr w:type="spellEnd"/>
      <w:r w:rsidR="00B75C9B">
        <w:t>-D itself can be installed alongside</w:t>
      </w:r>
      <w:r w:rsidR="007215CE">
        <w:t xml:space="preserve"> </w:t>
      </w:r>
      <w:proofErr w:type="spellStart"/>
      <w:r w:rsidR="00B75C9B">
        <w:t>OpenDSS</w:t>
      </w:r>
      <w:proofErr w:type="spellEnd"/>
      <w:r w:rsidR="00B75C9B">
        <w:t xml:space="preserve"> from this link: </w:t>
      </w:r>
      <w:hyperlink r:id="rId12" w:history="1">
        <w:r w:rsidR="00B75C9B" w:rsidRPr="00232363">
          <w:rPr>
            <w:rStyle w:val="Hyperlink"/>
          </w:rPr>
          <w:t>https://sourceforge.net/projects/gridlab-d/</w:t>
        </w:r>
      </w:hyperlink>
      <w:r w:rsidR="00B75C9B">
        <w:t>, but without FNCS and HELICS interfaces.</w:t>
      </w:r>
    </w:p>
    <w:p w14:paraId="7A457373" w14:textId="3BD89EFF" w:rsidR="00860783" w:rsidRDefault="00860783" w:rsidP="00860783">
      <w:pPr>
        <w:pStyle w:val="Heading2"/>
      </w:pPr>
      <w:bookmarkStart w:id="2" w:name="_Toc66384667"/>
      <w:r>
        <w:lastRenderedPageBreak/>
        <w:t>Linux Build Environment</w:t>
      </w:r>
      <w:bookmarkEnd w:id="2"/>
    </w:p>
    <w:p w14:paraId="00587E7F" w14:textId="562075FD" w:rsidR="00860783" w:rsidRDefault="00860783" w:rsidP="00860783">
      <w:r>
        <w:t>On Ubuntu, use the package manager to install</w:t>
      </w:r>
      <w:r w:rsidR="00202E07">
        <w:t xml:space="preserve"> several packages</w:t>
      </w:r>
      <w:r>
        <w:t>:</w:t>
      </w:r>
    </w:p>
    <w:p w14:paraId="6DE8D239" w14:textId="5CE7A778"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p>
    <w:p w14:paraId="06B3F032" w14:textId="77777777" w:rsidR="0050469F" w:rsidRPr="0050469F" w:rsidRDefault="0050469F"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r w:rsidRPr="0050469F">
        <w:rPr>
          <w:color w:val="666666"/>
        </w:rPr>
        <w:t>-</w:t>
      </w:r>
      <w:proofErr w:type="spellStart"/>
      <w:r w:rsidRPr="0050469F">
        <w:t>lfs</w:t>
      </w:r>
      <w:proofErr w:type="spellEnd"/>
    </w:p>
    <w:p w14:paraId="17D5C567" w14:textId="77777777"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build</w:t>
      </w:r>
      <w:r w:rsidRPr="0050469F">
        <w:rPr>
          <w:color w:val="666666"/>
        </w:rPr>
        <w:t>-</w:t>
      </w:r>
      <w:r w:rsidRPr="0050469F">
        <w:t>essential</w:t>
      </w:r>
    </w:p>
    <w:p w14:paraId="58BA2A33" w14:textId="10CFEEE0" w:rsidR="00860783"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subversion</w:t>
      </w:r>
    </w:p>
    <w:p w14:paraId="20821514" w14:textId="77777777" w:rsidR="00202E07" w:rsidRPr="0050469F"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cmake</w:t>
      </w:r>
      <w:proofErr w:type="spellEnd"/>
    </w:p>
    <w:p w14:paraId="7E3BCE36" w14:textId="36CCA5BC"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r>
        <w:t>libzmq5-dev</w:t>
      </w:r>
    </w:p>
    <w:p w14:paraId="486FBEF9" w14:textId="0DB27AC1"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t>libczmq</w:t>
      </w:r>
      <w:proofErr w:type="spellEnd"/>
      <w:r>
        <w:t>-dev</w:t>
      </w:r>
    </w:p>
    <w:p w14:paraId="140BB742" w14:textId="55A1C2BD" w:rsidR="00202E07" w:rsidRPr="00202E07"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fpc</w:t>
      </w:r>
      <w:proofErr w:type="spellEnd"/>
    </w:p>
    <w:p w14:paraId="718D127B" w14:textId="131BEAB3" w:rsidR="00AF6764" w:rsidRDefault="005B7A0C"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Pr>
          <w:rFonts w:eastAsia="Times New Roman" w:cstheme="minorHAnsi"/>
          <w:color w:val="404040"/>
        </w:rPr>
        <w:t>On Centos (version 8 tested):</w:t>
      </w:r>
    </w:p>
    <w:p w14:paraId="1C3C5FE7" w14:textId="08AC60A2" w:rsidR="00850263" w:rsidRDefault="00850263" w:rsidP="005B7A0C">
      <w:pPr>
        <w:pStyle w:val="Code"/>
      </w:pPr>
      <w:proofErr w:type="spellStart"/>
      <w:r>
        <w:t>sudo</w:t>
      </w:r>
      <w:proofErr w:type="spellEnd"/>
      <w:r>
        <w:t xml:space="preserve"> </w:t>
      </w:r>
      <w:proofErr w:type="spellStart"/>
      <w:r>
        <w:t>dnf</w:t>
      </w:r>
      <w:proofErr w:type="spellEnd"/>
      <w:r>
        <w:t xml:space="preserve"> clean all</w:t>
      </w:r>
    </w:p>
    <w:p w14:paraId="3940FF94" w14:textId="0CEF21CB" w:rsidR="005B7A0C" w:rsidRDefault="005B7A0C" w:rsidP="005B7A0C">
      <w:pPr>
        <w:pStyle w:val="Code"/>
      </w:pPr>
      <w:proofErr w:type="spellStart"/>
      <w:r>
        <w:t>sudo</w:t>
      </w:r>
      <w:proofErr w:type="spellEnd"/>
      <w:r>
        <w:t xml:space="preserve"> </w:t>
      </w:r>
      <w:proofErr w:type="spellStart"/>
      <w:r>
        <w:t>dnf</w:t>
      </w:r>
      <w:proofErr w:type="spellEnd"/>
      <w:r>
        <w:t xml:space="preserve"> update -y</w:t>
      </w:r>
    </w:p>
    <w:p w14:paraId="4CF01554" w14:textId="50B3AC8E" w:rsidR="004A0D56" w:rsidRDefault="004A0D56" w:rsidP="005B7A0C">
      <w:pPr>
        <w:pStyle w:val="Code"/>
      </w:pPr>
      <w:proofErr w:type="spellStart"/>
      <w:r>
        <w:t>sudo</w:t>
      </w:r>
      <w:proofErr w:type="spellEnd"/>
      <w:r>
        <w:t xml:space="preserve"> </w:t>
      </w:r>
      <w:proofErr w:type="spellStart"/>
      <w:r>
        <w:t>dnf</w:t>
      </w:r>
      <w:proofErr w:type="spellEnd"/>
      <w:r>
        <w:t xml:space="preserve"> install </w:t>
      </w:r>
      <w:proofErr w:type="spellStart"/>
      <w:r>
        <w:t>zeromq-devel</w:t>
      </w:r>
      <w:proofErr w:type="spellEnd"/>
      <w:r>
        <w:t xml:space="preserve"> -y</w:t>
      </w:r>
    </w:p>
    <w:p w14:paraId="5DF5D616" w14:textId="70E8FC1F" w:rsidR="004A0D56" w:rsidRDefault="004A0D56" w:rsidP="004A0D56">
      <w:pPr>
        <w:pStyle w:val="Code"/>
      </w:pPr>
      <w:proofErr w:type="spellStart"/>
      <w:r>
        <w:t>sudo</w:t>
      </w:r>
      <w:proofErr w:type="spellEnd"/>
      <w:r>
        <w:t xml:space="preserve"> </w:t>
      </w:r>
      <w:proofErr w:type="spellStart"/>
      <w:r>
        <w:t>dnf</w:t>
      </w:r>
      <w:proofErr w:type="spellEnd"/>
      <w:r>
        <w:t xml:space="preserve"> install </w:t>
      </w:r>
      <w:proofErr w:type="spellStart"/>
      <w:r>
        <w:t>czmq-devel</w:t>
      </w:r>
      <w:proofErr w:type="spellEnd"/>
      <w:r>
        <w:t xml:space="preserve"> -y</w:t>
      </w:r>
    </w:p>
    <w:p w14:paraId="2CB21086" w14:textId="24253718" w:rsidR="005B7A0C" w:rsidRDefault="005B7A0C" w:rsidP="005B7A0C">
      <w:pPr>
        <w:pStyle w:val="Code"/>
      </w:pPr>
      <w:proofErr w:type="spellStart"/>
      <w:r>
        <w:t>sudo</w:t>
      </w:r>
      <w:proofErr w:type="spellEnd"/>
      <w:r>
        <w:t xml:space="preserve"> </w:t>
      </w:r>
      <w:proofErr w:type="spellStart"/>
      <w:r>
        <w:t>dnf</w:t>
      </w:r>
      <w:proofErr w:type="spellEnd"/>
      <w:r>
        <w:t xml:space="preserve"> install </w:t>
      </w:r>
      <w:proofErr w:type="spellStart"/>
      <w:r>
        <w:t>fpc</w:t>
      </w:r>
      <w:proofErr w:type="spellEnd"/>
      <w:r>
        <w:t xml:space="preserve"> -y</w:t>
      </w:r>
    </w:p>
    <w:p w14:paraId="091EC2E6" w14:textId="77DDB592" w:rsidR="00860783" w:rsidRDefault="00860783"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sidRPr="0050469F">
        <w:rPr>
          <w:rFonts w:eastAsia="Times New Roman" w:cstheme="minorHAnsi"/>
          <w:color w:val="404040"/>
        </w:rPr>
        <w:t>Th</w:t>
      </w:r>
      <w:r w:rsidR="0050469F">
        <w:rPr>
          <w:rFonts w:eastAsia="Times New Roman" w:cstheme="minorHAnsi"/>
          <w:color w:val="404040"/>
        </w:rPr>
        <w:t>e CMAKE version must be at least 3.18.  If not</w:t>
      </w:r>
      <w:r w:rsidR="00AF29D4">
        <w:rPr>
          <w:rFonts w:eastAsia="Times New Roman" w:cstheme="minorHAnsi"/>
          <w:color w:val="404040"/>
        </w:rPr>
        <w:t>, update with installer script (tested Ubuntu 18.04)</w:t>
      </w:r>
      <w:r w:rsidR="0050469F">
        <w:rPr>
          <w:rFonts w:eastAsia="Times New Roman" w:cstheme="minorHAnsi"/>
          <w:color w:val="404040"/>
        </w:rPr>
        <w:t>:</w:t>
      </w:r>
    </w:p>
    <w:p w14:paraId="4ABE25F3" w14:textId="36304781" w:rsidR="0050469F" w:rsidRDefault="0050469F"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Pr>
          <w:rFonts w:eastAsia="Times New Roman" w:cstheme="minorHAnsi"/>
          <w:color w:val="404040"/>
        </w:rPr>
        <w:t>sudo</w:t>
      </w:r>
      <w:proofErr w:type="spellEnd"/>
      <w:r>
        <w:rPr>
          <w:rFonts w:eastAsia="Times New Roman" w:cstheme="minorHAnsi"/>
          <w:color w:val="404040"/>
        </w:rPr>
        <w:t xml:space="preserve"> apt-get remove </w:t>
      </w:r>
      <w:proofErr w:type="spellStart"/>
      <w:r>
        <w:rPr>
          <w:rFonts w:eastAsia="Times New Roman" w:cstheme="minorHAnsi"/>
          <w:color w:val="404040"/>
        </w:rPr>
        <w:t>cmake</w:t>
      </w:r>
      <w:proofErr w:type="spellEnd"/>
    </w:p>
    <w:p w14:paraId="7533ECBD" w14:textId="798EA02B" w:rsidR="0050469F" w:rsidRDefault="0031214C"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 xml:space="preserve">install the latest version from </w:t>
      </w:r>
      <w:hyperlink r:id="rId13" w:history="1">
        <w:r w:rsidRPr="00232363">
          <w:rPr>
            <w:rStyle w:val="Hyperlink"/>
            <w:rFonts w:eastAsia="Times New Roman" w:cstheme="minorHAnsi"/>
          </w:rPr>
          <w:t>https://cmake.org/download/</w:t>
        </w:r>
      </w:hyperlink>
      <w:r>
        <w:rPr>
          <w:rFonts w:eastAsia="Times New Roman" w:cstheme="minorHAnsi"/>
          <w:color w:val="404040"/>
        </w:rPr>
        <w:t xml:space="preserve"> and add to your PATH</w:t>
      </w:r>
    </w:p>
    <w:p w14:paraId="7C2F2702" w14:textId="1233F7EF" w:rsidR="00AF29D4" w:rsidRDefault="00AF29D4" w:rsidP="0031214C">
      <w:pPr>
        <w:spacing w:before="120"/>
      </w:pPr>
      <w:r>
        <w:t xml:space="preserve">Or </w:t>
      </w:r>
      <w:r w:rsidR="006E4BC7">
        <w:t xml:space="preserve">build </w:t>
      </w:r>
      <w:r>
        <w:t>the latest CMAKE from source (tested Centos 8):</w:t>
      </w:r>
    </w:p>
    <w:p w14:paraId="222F9BF7" w14:textId="7A2210B8" w:rsidR="00511B96" w:rsidRDefault="00511B96" w:rsidP="006E4BC7">
      <w:pPr>
        <w:pStyle w:val="Code"/>
      </w:pPr>
      <w:proofErr w:type="spellStart"/>
      <w:r>
        <w:t>sudo</w:t>
      </w:r>
      <w:proofErr w:type="spellEnd"/>
      <w:r>
        <w:t xml:space="preserve"> </w:t>
      </w:r>
      <w:proofErr w:type="spellStart"/>
      <w:r>
        <w:t>dnf</w:t>
      </w:r>
      <w:proofErr w:type="spellEnd"/>
      <w:r>
        <w:t xml:space="preserve"> remove </w:t>
      </w:r>
      <w:proofErr w:type="spellStart"/>
      <w:r>
        <w:t>cmake</w:t>
      </w:r>
      <w:proofErr w:type="spellEnd"/>
    </w:p>
    <w:p w14:paraId="07E864EC" w14:textId="7E27245A"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w:t>
      </w:r>
      <w:proofErr w:type="spellEnd"/>
    </w:p>
    <w:p w14:paraId="3EAA9685" w14:textId="5FDF5CA4"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devel</w:t>
      </w:r>
      <w:proofErr w:type="spellEnd"/>
    </w:p>
    <w:p w14:paraId="2A51EDE0" w14:textId="5AEF1CC5" w:rsidR="00AF29D4" w:rsidRDefault="00AF29D4" w:rsidP="006E4BC7">
      <w:pPr>
        <w:pStyle w:val="Code"/>
      </w:pPr>
      <w:r>
        <w:t>cd ~/</w:t>
      </w:r>
      <w:proofErr w:type="spellStart"/>
      <w:r>
        <w:t>src</w:t>
      </w:r>
      <w:proofErr w:type="spellEnd"/>
    </w:p>
    <w:p w14:paraId="2100C2E1" w14:textId="6FA378F2" w:rsidR="00AF29D4" w:rsidRDefault="00AF29D4" w:rsidP="006E4BC7">
      <w:pPr>
        <w:pStyle w:val="Code"/>
      </w:pPr>
      <w:proofErr w:type="spellStart"/>
      <w:r w:rsidRPr="00AF29D4">
        <w:t>wget</w:t>
      </w:r>
      <w:proofErr w:type="spellEnd"/>
      <w:r w:rsidRPr="00AF29D4">
        <w:t xml:space="preserve"> </w:t>
      </w:r>
      <w:hyperlink r:id="rId14" w:history="1">
        <w:r w:rsidRPr="00232363">
          <w:rPr>
            <w:rStyle w:val="Hyperlink"/>
          </w:rPr>
          <w:t>https://github.com/Kitware/CMake/releases/download/v3.19.2/cmake-3.19.2.tar.gz</w:t>
        </w:r>
      </w:hyperlink>
    </w:p>
    <w:p w14:paraId="797B1BA6" w14:textId="6500C0D1" w:rsidR="00AF29D4" w:rsidRDefault="00AF29D4" w:rsidP="006E4BC7">
      <w:pPr>
        <w:pStyle w:val="Code"/>
      </w:pPr>
      <w:r>
        <w:t>tar -</w:t>
      </w:r>
      <w:proofErr w:type="spellStart"/>
      <w:r>
        <w:t>zxvf</w:t>
      </w:r>
      <w:proofErr w:type="spellEnd"/>
      <w:r>
        <w:t xml:space="preserve"> cmake-3.19.2.tar.gz</w:t>
      </w:r>
    </w:p>
    <w:p w14:paraId="4FBE97A5" w14:textId="61EC5937" w:rsidR="00AF29D4" w:rsidRDefault="00AF29D4" w:rsidP="006E4BC7">
      <w:pPr>
        <w:pStyle w:val="Code"/>
      </w:pPr>
      <w:r>
        <w:t>cd cmake-3.19.2</w:t>
      </w:r>
    </w:p>
    <w:p w14:paraId="43277D3B" w14:textId="754FA462" w:rsidR="00E665F6" w:rsidRDefault="00E665F6" w:rsidP="006E4BC7">
      <w:pPr>
        <w:pStyle w:val="Code"/>
      </w:pPr>
      <w:r>
        <w:t>./bootstrap</w:t>
      </w:r>
    </w:p>
    <w:p w14:paraId="7587FD73" w14:textId="2CDA49EA" w:rsidR="00C04138" w:rsidRDefault="00C04138" w:rsidP="006E4BC7">
      <w:pPr>
        <w:pStyle w:val="Code"/>
      </w:pPr>
      <w:r>
        <w:t>make</w:t>
      </w:r>
    </w:p>
    <w:p w14:paraId="4D527385" w14:textId="6FCF1AA6" w:rsidR="00C04138" w:rsidRDefault="00C04138" w:rsidP="006E4BC7">
      <w:pPr>
        <w:pStyle w:val="Code"/>
      </w:pPr>
      <w:proofErr w:type="spellStart"/>
      <w:r>
        <w:t>sudo</w:t>
      </w:r>
      <w:proofErr w:type="spellEnd"/>
      <w:r>
        <w:t xml:space="preserve"> make install</w:t>
      </w:r>
    </w:p>
    <w:p w14:paraId="259ADC9B" w14:textId="08480945" w:rsidR="00AF29D4" w:rsidRDefault="00AF29D4" w:rsidP="006E4BC7">
      <w:pPr>
        <w:pStyle w:val="Code"/>
      </w:pPr>
      <w:proofErr w:type="spellStart"/>
      <w:r>
        <w:t>cmake</w:t>
      </w:r>
      <w:proofErr w:type="spellEnd"/>
      <w:r>
        <w:t xml:space="preserve"> --version </w:t>
      </w:r>
    </w:p>
    <w:p w14:paraId="6176FEA1" w14:textId="4739A31E" w:rsidR="0031214C" w:rsidRDefault="0031214C" w:rsidP="0031214C">
      <w:pPr>
        <w:spacing w:before="120"/>
      </w:pPr>
      <w:r>
        <w:t>The FPC version must be at least 3.2.0.  If not</w:t>
      </w:r>
      <w:r w:rsidR="00AF29D4">
        <w:t xml:space="preserve"> (tested Ubuntu 18.04</w:t>
      </w:r>
      <w:r w:rsidR="00D60D0D">
        <w:t>; Centos 8 already installs 3.2.0</w:t>
      </w:r>
      <w:r w:rsidR="00AF29D4">
        <w:t>)</w:t>
      </w:r>
      <w:r>
        <w:t>:</w:t>
      </w:r>
    </w:p>
    <w:p w14:paraId="3DD8BB75" w14:textId="21D1E047" w:rsidR="0031214C" w:rsidRPr="00051399" w:rsidRDefault="0031214C" w:rsidP="00051399">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sidRPr="00051399">
        <w:rPr>
          <w:rFonts w:eastAsia="Times New Roman" w:cstheme="minorHAnsi"/>
          <w:color w:val="404040"/>
        </w:rPr>
        <w:t>sudo</w:t>
      </w:r>
      <w:proofErr w:type="spellEnd"/>
      <w:r w:rsidRPr="00051399">
        <w:rPr>
          <w:rFonts w:eastAsia="Times New Roman" w:cstheme="minorHAnsi"/>
          <w:color w:val="404040"/>
        </w:rPr>
        <w:t xml:space="preserve"> apt-get remove </w:t>
      </w:r>
      <w:proofErr w:type="spellStart"/>
      <w:r w:rsidRPr="00051399">
        <w:rPr>
          <w:rFonts w:eastAsia="Times New Roman" w:cstheme="minorHAnsi"/>
          <w:color w:val="404040"/>
        </w:rPr>
        <w:t>fpc</w:t>
      </w:r>
      <w:proofErr w:type="spellEnd"/>
    </w:p>
    <w:p w14:paraId="57A93C69" w14:textId="6D63C855" w:rsidR="0031214C" w:rsidRPr="0031214C" w:rsidRDefault="0031214C" w:rsidP="00051399">
      <w:pPr>
        <w:pStyle w:val="ListParagraph"/>
        <w:numPr>
          <w:ilvl w:val="0"/>
          <w:numId w:val="45"/>
        </w:numPr>
      </w:pPr>
      <w:r w:rsidRPr="00051399">
        <w:rPr>
          <w:bCs/>
          <w:iCs/>
        </w:rPr>
        <w:t xml:space="preserve">from </w:t>
      </w:r>
      <w:hyperlink r:id="rId15" w:history="1">
        <w:r>
          <w:rPr>
            <w:rStyle w:val="Hyperlink"/>
          </w:rPr>
          <w:t>https://sourceforge.net/projects/freepascal/files/Linux/3.2.0/</w:t>
        </w:r>
      </w:hyperlink>
      <w:r>
        <w:t xml:space="preserve">, download, unzip and install </w:t>
      </w:r>
      <w:r w:rsidR="00981340">
        <w:br/>
      </w:r>
      <w:r w:rsidRPr="00051399">
        <w:rPr>
          <w:b/>
          <w:bCs/>
          <w:i/>
          <w:iCs/>
        </w:rPr>
        <w:t>fpc-3.2.0-x86_64-linux.tar</w:t>
      </w:r>
    </w:p>
    <w:p w14:paraId="4283F68D" w14:textId="4622F3FD" w:rsidR="00860783" w:rsidRDefault="00860783" w:rsidP="00860783">
      <w:pPr>
        <w:pStyle w:val="Heading2"/>
      </w:pPr>
      <w:bookmarkStart w:id="3" w:name="_Toc66384668"/>
      <w:r>
        <w:t>Mac OS X Build Environment</w:t>
      </w:r>
      <w:bookmarkEnd w:id="3"/>
    </w:p>
    <w:p w14:paraId="45F700B5" w14:textId="7B697C69" w:rsidR="00392F06" w:rsidRDefault="00392F06" w:rsidP="00392F06">
      <w:r>
        <w:t xml:space="preserve">Use </w:t>
      </w:r>
      <w:proofErr w:type="spellStart"/>
      <w:r w:rsidR="00A54A47">
        <w:t>Xcode</w:t>
      </w:r>
      <w:proofErr w:type="spellEnd"/>
      <w:r w:rsidR="00A54A47">
        <w:t xml:space="preserve"> and </w:t>
      </w:r>
      <w:proofErr w:type="spellStart"/>
      <w:r>
        <w:t>HomeBrew</w:t>
      </w:r>
      <w:proofErr w:type="spellEnd"/>
      <w:r>
        <w:t xml:space="preserve"> to install several packages</w:t>
      </w:r>
      <w:r w:rsidR="00A54A47">
        <w:t>:</w:t>
      </w:r>
    </w:p>
    <w:p w14:paraId="0AD23D2D" w14:textId="083F5F96" w:rsidR="00A54A47" w:rsidRDefault="00A54A47" w:rsidP="00C7360F">
      <w:pPr>
        <w:pStyle w:val="Code"/>
      </w:pPr>
      <w:proofErr w:type="spellStart"/>
      <w:r w:rsidRPr="00A54A47">
        <w:t>xcode</w:t>
      </w:r>
      <w:proofErr w:type="spellEnd"/>
      <w:r w:rsidRPr="00A54A47">
        <w:t xml:space="preserve">-select </w:t>
      </w:r>
      <w:r>
        <w:t>–</w:t>
      </w:r>
      <w:r w:rsidR="00671520">
        <w:t>-</w:t>
      </w:r>
      <w:r w:rsidRPr="00A54A47">
        <w:t>install</w:t>
      </w:r>
    </w:p>
    <w:p w14:paraId="25280655" w14:textId="2564AC7B" w:rsidR="00A54A47" w:rsidRDefault="00A54A47" w:rsidP="00C7360F">
      <w:pPr>
        <w:pStyle w:val="Code"/>
      </w:pPr>
      <w:r w:rsidRPr="00A54A47">
        <w:t>/bin/bash -c "$(curl -</w:t>
      </w:r>
      <w:proofErr w:type="spellStart"/>
      <w:r w:rsidRPr="00A54A47">
        <w:t>fsSL</w:t>
      </w:r>
      <w:proofErr w:type="spellEnd"/>
      <w:r>
        <w:t xml:space="preserve"> </w:t>
      </w:r>
      <w:r w:rsidRPr="00A54A47">
        <w:t>https://raw.githubusercontent.com/Homebrew/install/master/install.sh)"</w:t>
      </w:r>
    </w:p>
    <w:p w14:paraId="78D2DE20" w14:textId="6C441478" w:rsidR="00392F06" w:rsidRDefault="00392F06" w:rsidP="00C7360F">
      <w:pPr>
        <w:pStyle w:val="Code"/>
      </w:pPr>
      <w:r>
        <w:t>brew install subversion</w:t>
      </w:r>
    </w:p>
    <w:p w14:paraId="739C2A9A" w14:textId="1BBB8A7C" w:rsidR="00392F06" w:rsidRDefault="00392F06" w:rsidP="00C7360F">
      <w:pPr>
        <w:pStyle w:val="Code"/>
      </w:pPr>
      <w:r>
        <w:t xml:space="preserve">brew install </w:t>
      </w:r>
      <w:proofErr w:type="spellStart"/>
      <w:r>
        <w:t>g</w:t>
      </w:r>
      <w:r w:rsidR="008E7F43">
        <w:t>db</w:t>
      </w:r>
      <w:proofErr w:type="spellEnd"/>
    </w:p>
    <w:p w14:paraId="15E3534D" w14:textId="351D30F1" w:rsidR="00392F06" w:rsidRDefault="00392F06" w:rsidP="00C7360F">
      <w:pPr>
        <w:pStyle w:val="Code"/>
      </w:pPr>
      <w:r>
        <w:t xml:space="preserve">brew install </w:t>
      </w:r>
      <w:proofErr w:type="spellStart"/>
      <w:r>
        <w:t>cmake</w:t>
      </w:r>
      <w:proofErr w:type="spellEnd"/>
    </w:p>
    <w:p w14:paraId="3BEB54CF" w14:textId="25BD0C35" w:rsidR="004A0D56" w:rsidRDefault="004A0D56" w:rsidP="00C7360F">
      <w:pPr>
        <w:pStyle w:val="Code"/>
      </w:pPr>
      <w:r>
        <w:t xml:space="preserve">brew install </w:t>
      </w:r>
      <w:proofErr w:type="spellStart"/>
      <w:r>
        <w:t>zmq</w:t>
      </w:r>
      <w:proofErr w:type="spellEnd"/>
    </w:p>
    <w:p w14:paraId="608A0706" w14:textId="575507B8" w:rsidR="004A0D56" w:rsidRDefault="004A0D56" w:rsidP="00C7360F">
      <w:pPr>
        <w:pStyle w:val="Code"/>
      </w:pPr>
      <w:r>
        <w:t xml:space="preserve">brew install </w:t>
      </w:r>
      <w:proofErr w:type="spellStart"/>
      <w:r>
        <w:t>czmq</w:t>
      </w:r>
      <w:proofErr w:type="spellEnd"/>
    </w:p>
    <w:p w14:paraId="6A690A3E" w14:textId="18D6C38E" w:rsidR="00392F06" w:rsidRDefault="00392F06" w:rsidP="00C7360F">
      <w:pPr>
        <w:pStyle w:val="Code"/>
      </w:pPr>
      <w:r>
        <w:t xml:space="preserve">brew install </w:t>
      </w:r>
      <w:proofErr w:type="spellStart"/>
      <w:r>
        <w:t>fpc</w:t>
      </w:r>
      <w:proofErr w:type="spellEnd"/>
    </w:p>
    <w:p w14:paraId="0218D85C" w14:textId="59688C6A" w:rsidR="00A54A47" w:rsidRPr="00392F06" w:rsidRDefault="00A54A47" w:rsidP="006A3EF7">
      <w:pPr>
        <w:spacing w:before="120"/>
      </w:pPr>
      <w:r>
        <w:t>These package</w:t>
      </w:r>
      <w:r w:rsidR="00A4160E">
        <w:t xml:space="preserve"> version</w:t>
      </w:r>
      <w:r>
        <w:t>s are currently up</w:t>
      </w:r>
      <w:r w:rsidR="00A4160E">
        <w:t xml:space="preserve"> </w:t>
      </w:r>
      <w:r>
        <w:t>to</w:t>
      </w:r>
      <w:r w:rsidR="00A4160E">
        <w:t xml:space="preserve"> </w:t>
      </w:r>
      <w:r>
        <w:t xml:space="preserve">date for </w:t>
      </w:r>
      <w:proofErr w:type="spellStart"/>
      <w:r>
        <w:t>OpenDSSCmd</w:t>
      </w:r>
      <w:proofErr w:type="spellEnd"/>
      <w:r>
        <w:t xml:space="preserve">. If not, </w:t>
      </w:r>
      <w:r w:rsidR="00A4160E">
        <w:t xml:space="preserve">please </w:t>
      </w:r>
      <w:r>
        <w:t xml:space="preserve">see </w:t>
      </w:r>
      <w:hyperlink r:id="rId16" w:history="1">
        <w:r w:rsidRPr="00232363">
          <w:rPr>
            <w:rStyle w:val="Hyperlink"/>
          </w:rPr>
          <w:t>http://gridlab-d.shoutwiki.com/wiki/Mac_OSX/Setup</w:t>
        </w:r>
      </w:hyperlink>
      <w:r>
        <w:t xml:space="preserve"> or </w:t>
      </w:r>
      <w:hyperlink r:id="rId17" w:history="1">
        <w:r w:rsidR="00D31EE2" w:rsidRPr="00232363">
          <w:rPr>
            <w:rStyle w:val="Hyperlink"/>
          </w:rPr>
          <w:t>https://wiki.freepascal.org/Installing_Lazarus_on_macOS</w:t>
        </w:r>
      </w:hyperlink>
      <w:r w:rsidR="00D31EE2">
        <w:t xml:space="preserve"> for more information.</w:t>
      </w:r>
      <w:r w:rsidR="00A4160E">
        <w:t xml:space="preserve"> See </w:t>
      </w:r>
      <w:hyperlink r:id="rId18" w:history="1">
        <w:r w:rsidR="00A4160E">
          <w:rPr>
            <w:rStyle w:val="Hyperlink"/>
          </w:rPr>
          <w:t>https://sourceforge.net/projects/freepascal/files/Mac%20OS%20X/3.2.0/</w:t>
        </w:r>
      </w:hyperlink>
      <w:r w:rsidR="00A4160E">
        <w:t xml:space="preserve"> for the latest intel-</w:t>
      </w:r>
      <w:proofErr w:type="spellStart"/>
      <w:r w:rsidR="00A4160E">
        <w:t>macosx.dmg</w:t>
      </w:r>
      <w:proofErr w:type="spellEnd"/>
      <w:r w:rsidR="00A4160E">
        <w:t xml:space="preserve"> installer.</w:t>
      </w:r>
    </w:p>
    <w:p w14:paraId="30EBAAB2" w14:textId="3F6036FD" w:rsidR="000E681C" w:rsidRDefault="00860783" w:rsidP="00860783">
      <w:pPr>
        <w:pStyle w:val="Heading2"/>
      </w:pPr>
      <w:bookmarkStart w:id="4" w:name="_Toc66384669"/>
      <w:r>
        <w:lastRenderedPageBreak/>
        <w:t>Windows Build Environment</w:t>
      </w:r>
      <w:bookmarkEnd w:id="4"/>
      <w:r w:rsidR="00B75C9B">
        <w:t xml:space="preserve"> </w:t>
      </w:r>
    </w:p>
    <w:p w14:paraId="401E4B38" w14:textId="1ADFB5DF" w:rsidR="00A4160E" w:rsidRDefault="0050462F" w:rsidP="0050462F">
      <w:pPr>
        <w:pStyle w:val="ListParagraph"/>
        <w:numPr>
          <w:ilvl w:val="0"/>
          <w:numId w:val="5"/>
        </w:numPr>
        <w:ind w:left="360"/>
      </w:pPr>
      <w:r>
        <w:t xml:space="preserve">Install C/C++ compiler and </w:t>
      </w:r>
      <w:proofErr w:type="spellStart"/>
      <w:r>
        <w:t>Cmake</w:t>
      </w:r>
      <w:proofErr w:type="spellEnd"/>
      <w:r>
        <w:t xml:space="preserve"> from: </w:t>
      </w:r>
      <w:hyperlink r:id="rId19" w:history="1">
        <w:r w:rsidRPr="00232363">
          <w:rPr>
            <w:rStyle w:val="Hyperlink"/>
          </w:rPr>
          <w:t>https://visualstudio.microsoft.com/downloads/</w:t>
        </w:r>
      </w:hyperlink>
      <w:r>
        <w:t xml:space="preserve"> (find </w:t>
      </w:r>
      <w:r w:rsidRPr="0050462F">
        <w:rPr>
          <w:i/>
          <w:iCs/>
        </w:rPr>
        <w:t>Build Tools for Visual Studio 2019</w:t>
      </w:r>
      <w:r>
        <w:t xml:space="preserve"> under </w:t>
      </w:r>
      <w:r w:rsidRPr="0050462F">
        <w:rPr>
          <w:i/>
          <w:iCs/>
        </w:rPr>
        <w:t>Tools for Visual Studio 2019</w:t>
      </w:r>
      <w:r>
        <w:t>)</w:t>
      </w:r>
    </w:p>
    <w:p w14:paraId="316B4DCF" w14:textId="1350ED0D" w:rsidR="00B91F49" w:rsidRDefault="00B91F49" w:rsidP="0050462F">
      <w:pPr>
        <w:pStyle w:val="ListParagraph"/>
        <w:numPr>
          <w:ilvl w:val="0"/>
          <w:numId w:val="5"/>
        </w:numPr>
        <w:ind w:left="360"/>
      </w:pPr>
      <w:r>
        <w:t xml:space="preserve">If you don’t have an SVN client, install from </w:t>
      </w:r>
      <w:hyperlink r:id="rId20" w:history="1">
        <w:r w:rsidRPr="00B013B6">
          <w:rPr>
            <w:rStyle w:val="Hyperlink"/>
          </w:rPr>
          <w:t>https://tortoisesvn.net/</w:t>
        </w:r>
      </w:hyperlink>
      <w:r w:rsidR="00A4160E">
        <w:rPr>
          <w:rStyle w:val="Hyperlink"/>
        </w:rPr>
        <w:t>.</w:t>
      </w:r>
      <w:r>
        <w:t xml:space="preserve"> On the “Custom Setup” page, select “Command Line Tools” for inclusion</w:t>
      </w:r>
      <w:r w:rsidR="00F22CBF">
        <w:t>.</w:t>
      </w:r>
    </w:p>
    <w:p w14:paraId="692A5B74" w14:textId="5C5F2D3A" w:rsidR="00B91F49" w:rsidRPr="0050462F" w:rsidRDefault="00B91F49" w:rsidP="0050462F">
      <w:pPr>
        <w:pStyle w:val="ListParagraph"/>
        <w:numPr>
          <w:ilvl w:val="0"/>
          <w:numId w:val="5"/>
        </w:numPr>
        <w:ind w:left="360"/>
        <w:rPr>
          <w:rStyle w:val="Hyperlink"/>
          <w:color w:val="auto"/>
          <w:u w:val="none"/>
        </w:rPr>
      </w:pPr>
      <w:r>
        <w:t xml:space="preserve">If you don’t have a Git client, install from </w:t>
      </w:r>
      <w:hyperlink r:id="rId21" w:history="1">
        <w:r w:rsidRPr="003A289F">
          <w:rPr>
            <w:rStyle w:val="Hyperlink"/>
          </w:rPr>
          <w:t>https://www.sourcetreeapp.com/</w:t>
        </w:r>
      </w:hyperlink>
      <w:r w:rsidR="00A4160E">
        <w:rPr>
          <w:rStyle w:val="Hyperlink"/>
        </w:rPr>
        <w:t>.</w:t>
      </w:r>
      <w:r>
        <w:t xml:space="preserve"> To use the command line Git from SourceTree on Windows, you may use the “Actions/Open in Terminal” menu command</w:t>
      </w:r>
      <w:r w:rsidR="00A4160E">
        <w:t xml:space="preserve">. </w:t>
      </w:r>
      <w:r>
        <w:t xml:space="preserve">You may </w:t>
      </w:r>
      <w:r w:rsidR="00F22CBF">
        <w:t>alternatively</w:t>
      </w:r>
      <w:r>
        <w:t xml:space="preserve"> install the command line Git from </w:t>
      </w:r>
      <w:hyperlink r:id="rId22" w:history="1">
        <w:r w:rsidRPr="00BE4A36">
          <w:rPr>
            <w:rStyle w:val="Hyperlink"/>
          </w:rPr>
          <w:t>https://git-scm.com/downloads</w:t>
        </w:r>
      </w:hyperlink>
    </w:p>
    <w:p w14:paraId="2D76DF41" w14:textId="4A56F5BE" w:rsidR="0050462F" w:rsidRPr="00B91F49" w:rsidRDefault="0050462F" w:rsidP="0050462F">
      <w:pPr>
        <w:pStyle w:val="ListParagraph"/>
        <w:numPr>
          <w:ilvl w:val="0"/>
          <w:numId w:val="5"/>
        </w:numPr>
        <w:ind w:left="360"/>
      </w:pPr>
      <w:r>
        <w:t xml:space="preserve">Install FPC 3.2  from </w:t>
      </w:r>
      <w:hyperlink r:id="rId23" w:history="1">
        <w:r>
          <w:rPr>
            <w:rStyle w:val="Hyperlink"/>
          </w:rPr>
          <w:t>https://sourceforge.net/projects/freepascal/files/Win32/3.2.0/</w:t>
        </w:r>
      </w:hyperlink>
      <w:r w:rsidR="004B74CD">
        <w:t>.</w:t>
      </w:r>
      <w:r>
        <w:t xml:space="preserve"> </w:t>
      </w:r>
      <w:r w:rsidR="004B74CD">
        <w:t>Y</w:t>
      </w:r>
      <w:r>
        <w:t xml:space="preserve">ou </w:t>
      </w:r>
      <w:r w:rsidR="004B74CD">
        <w:t>must install</w:t>
      </w:r>
      <w:r>
        <w:t xml:space="preserve"> the base win32 </w:t>
      </w:r>
      <w:r w:rsidR="00D574AF">
        <w:t>compiler</w:t>
      </w:r>
      <w:r>
        <w:t xml:space="preserve"> for i386 first, and then the x86_64 cross-compiler</w:t>
      </w:r>
      <w:r w:rsidR="004B74CD">
        <w:t>.</w:t>
      </w:r>
    </w:p>
    <w:p w14:paraId="0E0BE570" w14:textId="6AF4144A" w:rsidR="00B36C1C" w:rsidRDefault="00860783" w:rsidP="00B36C1C">
      <w:pPr>
        <w:pStyle w:val="Heading2"/>
      </w:pPr>
      <w:bookmarkStart w:id="5" w:name="_Toc66384670"/>
      <w:r>
        <w:t xml:space="preserve">Supporting </w:t>
      </w:r>
      <w:r w:rsidR="00B36C1C">
        <w:t>Code Repositories</w:t>
      </w:r>
      <w:bookmarkEnd w:id="5"/>
    </w:p>
    <w:p w14:paraId="796DB793" w14:textId="4604E024" w:rsidR="00B36C1C" w:rsidRDefault="00B91F49" w:rsidP="00B36C1C">
      <w:r>
        <w:t xml:space="preserve">It’s assumed that all repositories will be cloned under a common location, such as </w:t>
      </w:r>
      <w:r w:rsidRPr="006773A1">
        <w:rPr>
          <w:b/>
          <w:i/>
        </w:rPr>
        <w:t>~/</w:t>
      </w:r>
      <w:proofErr w:type="spellStart"/>
      <w:r w:rsidRPr="006773A1">
        <w:rPr>
          <w:b/>
          <w:i/>
        </w:rPr>
        <w:t>src</w:t>
      </w:r>
      <w:proofErr w:type="spellEnd"/>
      <w:r>
        <w:t xml:space="preserve"> or </w:t>
      </w:r>
      <w:r w:rsidRPr="00B91F49">
        <w:rPr>
          <w:b/>
          <w:bCs/>
          <w:i/>
          <w:iCs/>
        </w:rPr>
        <w:t>c:\src</w:t>
      </w:r>
      <w:r>
        <w:t>. From a terminal window</w:t>
      </w:r>
      <w:r w:rsidR="00FF69C0">
        <w:t xml:space="preserve"> in that directory</w:t>
      </w:r>
      <w:r>
        <w:t>, use these command</w:t>
      </w:r>
      <w:r w:rsidR="003B4F34">
        <w:t>s</w:t>
      </w:r>
      <w:r w:rsidR="00FF69C0">
        <w:t xml:space="preserve"> to pull the correct branches</w:t>
      </w:r>
      <w:r>
        <w:t>:</w:t>
      </w:r>
    </w:p>
    <w:p w14:paraId="12D698C7" w14:textId="7E667692" w:rsidR="00FF69C0" w:rsidRDefault="00FF69C0" w:rsidP="00C7360F">
      <w:pPr>
        <w:pStyle w:val="Code"/>
      </w:pPr>
      <w:r w:rsidRPr="00FF69C0">
        <w:t xml:space="preserve">git clone </w:t>
      </w:r>
      <w:r w:rsidRPr="003B4F34">
        <w:rPr>
          <w:b/>
          <w:bCs/>
        </w:rPr>
        <w:t>-b feature/</w:t>
      </w:r>
      <w:proofErr w:type="spellStart"/>
      <w:r w:rsidRPr="003B4F34">
        <w:rPr>
          <w:b/>
          <w:bCs/>
        </w:rPr>
        <w:t>opendss</w:t>
      </w:r>
      <w:proofErr w:type="spellEnd"/>
      <w:r w:rsidRPr="00FF69C0">
        <w:t xml:space="preserve"> https://github.com/FNCS/fncs.git</w:t>
      </w:r>
    </w:p>
    <w:p w14:paraId="0A5B03BB" w14:textId="2E72042C" w:rsidR="00B36C1C" w:rsidRDefault="00FF69C0" w:rsidP="00C7360F">
      <w:pPr>
        <w:pStyle w:val="Code"/>
      </w:pPr>
      <w:r w:rsidRPr="00FF69C0">
        <w:t>git clone https://github.com/GMLC-TDC/HELICS-src</w:t>
      </w:r>
      <w:r w:rsidR="006C4801">
        <w:t>.git</w:t>
      </w:r>
    </w:p>
    <w:p w14:paraId="60AAD97A" w14:textId="15F46129" w:rsidR="00B36C1C" w:rsidRDefault="00FF69C0" w:rsidP="00C7360F">
      <w:pPr>
        <w:pStyle w:val="Code"/>
      </w:pPr>
      <w:r>
        <w:t xml:space="preserve">git clone </w:t>
      </w:r>
      <w:r w:rsidRPr="00FF69C0">
        <w:t>https://github.com/pnnl/linenoise-ng.git</w:t>
      </w:r>
    </w:p>
    <w:p w14:paraId="0427FD47" w14:textId="051E548A" w:rsidR="00B36C1C" w:rsidRDefault="003B4F34" w:rsidP="00C7360F">
      <w:pPr>
        <w:pStyle w:val="Code"/>
      </w:pPr>
      <w:proofErr w:type="spellStart"/>
      <w:r w:rsidRPr="003B4F34">
        <w:t>svn</w:t>
      </w:r>
      <w:proofErr w:type="spellEnd"/>
      <w:r w:rsidRPr="003B4F34">
        <w:t xml:space="preserve"> checkout </w:t>
      </w:r>
      <w:hyperlink r:id="rId24" w:history="1">
        <w:r w:rsidR="006C4665" w:rsidRPr="00DD22D7">
          <w:rPr>
            <w:rStyle w:val="Hyperlink"/>
          </w:rPr>
          <w:t>https://svn.code.sf.net/p/klusolve/code</w:t>
        </w:r>
      </w:hyperlink>
    </w:p>
    <w:p w14:paraId="51FCBC84" w14:textId="5AB66517" w:rsidR="006C4665" w:rsidRDefault="006C4665" w:rsidP="006C4665">
      <w:pPr>
        <w:spacing w:before="120"/>
      </w:pPr>
      <w:r>
        <w:t>On Windows only:</w:t>
      </w:r>
    </w:p>
    <w:p w14:paraId="19084D96" w14:textId="77777777" w:rsidR="006C4665" w:rsidRDefault="006C4665" w:rsidP="006C4665">
      <w:pPr>
        <w:pStyle w:val="Code"/>
      </w:pPr>
      <w:r>
        <w:t xml:space="preserve">git clone </w:t>
      </w:r>
      <w:r w:rsidRPr="003B4F34">
        <w:t>https://github.com/zeromq/libzmq.git</w:t>
      </w:r>
    </w:p>
    <w:p w14:paraId="225103B7" w14:textId="6EB67F37" w:rsidR="006C4665" w:rsidRDefault="006C4665" w:rsidP="006C4665">
      <w:pPr>
        <w:pStyle w:val="Code"/>
      </w:pPr>
      <w:r>
        <w:t>git clone https</w:t>
      </w:r>
      <w:r w:rsidRPr="003B4F34">
        <w:t>://github.com/zeromq/czmq.git</w:t>
      </w:r>
    </w:p>
    <w:p w14:paraId="3D9614C2" w14:textId="1D6C5C07" w:rsidR="00B36C1C" w:rsidRDefault="00120312" w:rsidP="00120312">
      <w:pPr>
        <w:pStyle w:val="Heading2"/>
      </w:pPr>
      <w:bookmarkStart w:id="6" w:name="_Toc66384671"/>
      <w:proofErr w:type="spellStart"/>
      <w:r>
        <w:t>OpenDSS</w:t>
      </w:r>
      <w:proofErr w:type="spellEnd"/>
      <w:r>
        <w:t xml:space="preserve"> Repository</w:t>
      </w:r>
      <w:bookmarkEnd w:id="6"/>
    </w:p>
    <w:p w14:paraId="68D88C11" w14:textId="37D9D9B3" w:rsidR="00D52718" w:rsidRDefault="00120312" w:rsidP="00120312">
      <w:r>
        <w:t xml:space="preserve">Because EPRI keeps large build products, Windows-only </w:t>
      </w:r>
      <w:proofErr w:type="gramStart"/>
      <w:r>
        <w:t>artifacts</w:t>
      </w:r>
      <w:proofErr w:type="gramEnd"/>
      <w:r>
        <w:t xml:space="preserve"> and copy-paste code branches in the same repository, t</w:t>
      </w:r>
      <w:r w:rsidR="00272E5E">
        <w:t>wo</w:t>
      </w:r>
      <w:r>
        <w:t xml:space="preserve"> different strategies are provided.</w:t>
      </w:r>
      <w:r w:rsidR="008E2646">
        <w:t xml:space="preserve"> Both start in </w:t>
      </w:r>
      <w:r w:rsidR="008E2646" w:rsidRPr="006773A1">
        <w:rPr>
          <w:b/>
          <w:i/>
        </w:rPr>
        <w:t>~/</w:t>
      </w:r>
      <w:proofErr w:type="spellStart"/>
      <w:r w:rsidR="008E2646" w:rsidRPr="006773A1">
        <w:rPr>
          <w:b/>
          <w:i/>
        </w:rPr>
        <w:t>src</w:t>
      </w:r>
      <w:proofErr w:type="spellEnd"/>
      <w:r w:rsidR="008E2646">
        <w:t xml:space="preserve"> or </w:t>
      </w:r>
      <w:r w:rsidR="008E2646" w:rsidRPr="00B91F49">
        <w:rPr>
          <w:b/>
          <w:bCs/>
          <w:i/>
          <w:iCs/>
        </w:rPr>
        <w:t>c:\src</w:t>
      </w:r>
      <w:r w:rsidR="008E2646">
        <w:t>.</w:t>
      </w:r>
    </w:p>
    <w:p w14:paraId="2780C1D1" w14:textId="1BFA3539" w:rsidR="005E6CD8" w:rsidRDefault="005E6CD8" w:rsidP="00120312">
      <w:r>
        <w:t>Strategy 1, “grab everything”</w:t>
      </w:r>
      <w:r w:rsidR="008E2646">
        <w:t xml:space="preserve"> for building the executable and </w:t>
      </w:r>
      <w:r w:rsidR="00C968B3">
        <w:t xml:space="preserve">everything else in the </w:t>
      </w:r>
      <w:r w:rsidR="008E2646">
        <w:t>installer:</w:t>
      </w:r>
    </w:p>
    <w:p w14:paraId="227F1904" w14:textId="06B5E988" w:rsidR="005E6CD8" w:rsidRDefault="005E6CD8" w:rsidP="00916AB7">
      <w:pPr>
        <w:pStyle w:val="Code"/>
      </w:pPr>
      <w:proofErr w:type="spellStart"/>
      <w:r w:rsidRPr="005E6CD8">
        <w:t>svn</w:t>
      </w:r>
      <w:proofErr w:type="spellEnd"/>
      <w:r w:rsidRPr="005E6CD8">
        <w:t xml:space="preserve"> checkout </w:t>
      </w:r>
      <w:r w:rsidR="00F65199" w:rsidRPr="00F65199">
        <w:t>https://svn.code.sf.net/p/electricdss/code/trunk</w:t>
      </w:r>
    </w:p>
    <w:p w14:paraId="6CD3BFFB" w14:textId="3F55E4D2" w:rsidR="005E6CD8" w:rsidRDefault="005E6CD8" w:rsidP="00916AB7">
      <w:pPr>
        <w:spacing w:before="120"/>
      </w:pPr>
      <w:r>
        <w:t>Strategy 2, “selective retrieval” for building the executable only, not the full set of examples and documents</w:t>
      </w:r>
      <w:r w:rsidR="008E2646">
        <w:t>. The grayed-out steps are optional, i.e., not necessary for the executable.</w:t>
      </w:r>
    </w:p>
    <w:p w14:paraId="657F2607" w14:textId="77777777" w:rsidR="00120312" w:rsidRPr="007F4E75" w:rsidRDefault="00120312" w:rsidP="007F4E75">
      <w:pPr>
        <w:pStyle w:val="Code"/>
        <w:rPr>
          <w:b/>
          <w:bCs/>
        </w:rPr>
      </w:pPr>
      <w:proofErr w:type="spellStart"/>
      <w:r w:rsidRPr="007F4E75">
        <w:rPr>
          <w:b/>
          <w:bCs/>
        </w:rPr>
        <w:t>mkdir</w:t>
      </w:r>
      <w:proofErr w:type="spellEnd"/>
      <w:r w:rsidRPr="007F4E75">
        <w:rPr>
          <w:b/>
          <w:bCs/>
        </w:rPr>
        <w:t xml:space="preserve"> </w:t>
      </w:r>
      <w:proofErr w:type="spellStart"/>
      <w:r w:rsidRPr="007F4E75">
        <w:rPr>
          <w:b/>
          <w:bCs/>
        </w:rPr>
        <w:t>OpenDSS</w:t>
      </w:r>
      <w:proofErr w:type="spellEnd"/>
      <w:r w:rsidRPr="007F4E75">
        <w:rPr>
          <w:b/>
          <w:bCs/>
        </w:rPr>
        <w:t xml:space="preserve"> or md </w:t>
      </w:r>
      <w:proofErr w:type="spellStart"/>
      <w:r w:rsidRPr="007F4E75">
        <w:rPr>
          <w:b/>
          <w:bCs/>
        </w:rPr>
        <w:t>OpenDSS</w:t>
      </w:r>
      <w:proofErr w:type="spellEnd"/>
    </w:p>
    <w:p w14:paraId="59E2D2E0" w14:textId="77777777" w:rsidR="00120312" w:rsidRPr="007F4E75" w:rsidRDefault="00120312" w:rsidP="007F4E75">
      <w:pPr>
        <w:pStyle w:val="Code"/>
        <w:rPr>
          <w:b/>
          <w:bCs/>
        </w:rPr>
      </w:pPr>
      <w:r w:rsidRPr="007F4E75">
        <w:rPr>
          <w:b/>
          <w:bCs/>
        </w:rPr>
        <w:t xml:space="preserve">cd </w:t>
      </w:r>
      <w:proofErr w:type="spellStart"/>
      <w:r w:rsidRPr="007F4E75">
        <w:rPr>
          <w:b/>
          <w:bCs/>
        </w:rPr>
        <w:t>OpenDSS</w:t>
      </w:r>
      <w:proofErr w:type="spellEnd"/>
    </w:p>
    <w:p w14:paraId="2FF367E3" w14:textId="70696473" w:rsidR="00120312" w:rsidRPr="007F4E75" w:rsidRDefault="00120312" w:rsidP="007F4E75">
      <w:pPr>
        <w:pStyle w:val="Code"/>
        <w:rPr>
          <w:b/>
          <w:bCs/>
        </w:rPr>
      </w:pPr>
      <w:proofErr w:type="spellStart"/>
      <w:r w:rsidRPr="007F4E75">
        <w:rPr>
          <w:b/>
          <w:bCs/>
        </w:rPr>
        <w:t>svn</w:t>
      </w:r>
      <w:proofErr w:type="spellEnd"/>
      <w:r w:rsidRPr="007F4E75">
        <w:rPr>
          <w:b/>
          <w:bCs/>
        </w:rPr>
        <w:t xml:space="preserve"> checkout --depth </w:t>
      </w:r>
      <w:proofErr w:type="spellStart"/>
      <w:r w:rsidRPr="007F4E75">
        <w:rPr>
          <w:b/>
          <w:bCs/>
        </w:rPr>
        <w:t>immediates</w:t>
      </w:r>
      <w:proofErr w:type="spellEnd"/>
      <w:r w:rsidRPr="007F4E75">
        <w:rPr>
          <w:b/>
          <w:bCs/>
        </w:rPr>
        <w:t xml:space="preserve"> https://svn.code.sf.net/p/electricdss/code/trunk</w:t>
      </w:r>
      <w:r w:rsidRPr="00916AB7">
        <w:rPr>
          <w:b/>
          <w:bCs/>
        </w:rPr>
        <w:t>/Version</w:t>
      </w:r>
      <w:r w:rsidR="003E24F3" w:rsidRPr="003E24F3">
        <w:rPr>
          <w:b/>
          <w:bCs/>
          <w:color w:val="FF0000"/>
        </w:rPr>
        <w:t>8</w:t>
      </w:r>
      <w:r w:rsidR="00916AB7">
        <w:rPr>
          <w:b/>
          <w:bCs/>
        </w:rPr>
        <w:t xml:space="preserve"> </w:t>
      </w:r>
      <w:r w:rsidRPr="007F4E75">
        <w:rPr>
          <w:b/>
          <w:bCs/>
        </w:rPr>
        <w:t>.</w:t>
      </w:r>
    </w:p>
    <w:p w14:paraId="27E54AA8" w14:textId="77777777" w:rsidR="00120312" w:rsidRPr="000644E5" w:rsidRDefault="00120312" w:rsidP="007F4E75">
      <w:pPr>
        <w:pStyle w:val="Code"/>
        <w:rPr>
          <w:rFonts w:cs="Times New Roman (Body CS)"/>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Doc</w:t>
      </w:r>
    </w:p>
    <w:p w14:paraId="226DC4AF" w14:textId="77777777" w:rsidR="00120312" w:rsidRPr="000644E5" w:rsidRDefault="00120312" w:rsidP="007F4E75">
      <w:pPr>
        <w:pStyle w:val="Code"/>
        <w:rPr>
          <w:rFonts w:cs="Times New Roman (Body CS)"/>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Test</w:t>
      </w:r>
    </w:p>
    <w:p w14:paraId="681F2325" w14:textId="77777777" w:rsidR="00120312" w:rsidRPr="000644E5" w:rsidRDefault="00120312" w:rsidP="007F4E75">
      <w:pPr>
        <w:pStyle w:val="Code"/>
        <w:rPr>
          <w:rFonts w:cs="Times New Roman (Body CS)"/>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w:t>
      </w:r>
      <w:proofErr w:type="spellStart"/>
      <w:r w:rsidRPr="000644E5">
        <w:rPr>
          <w:rFonts w:cs="Times New Roman (Body CS)"/>
          <w:color w:val="808080" w:themeColor="background1" w:themeShade="80"/>
        </w:rPr>
        <w:t>Distrib</w:t>
      </w:r>
      <w:proofErr w:type="spellEnd"/>
      <w:r w:rsidRPr="000644E5">
        <w:rPr>
          <w:rFonts w:cs="Times New Roman (Body CS)"/>
          <w:color w:val="808080" w:themeColor="background1" w:themeShade="80"/>
        </w:rPr>
        <w:t>/Doc</w:t>
      </w:r>
    </w:p>
    <w:p w14:paraId="0D943DC7" w14:textId="77777777" w:rsidR="00120312" w:rsidRPr="000644E5" w:rsidRDefault="00120312" w:rsidP="007F4E75">
      <w:pPr>
        <w:pStyle w:val="Code"/>
        <w:rPr>
          <w:rFonts w:cs="Times New Roman (Body CS)"/>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w:t>
      </w:r>
      <w:proofErr w:type="spellStart"/>
      <w:r w:rsidRPr="000644E5">
        <w:rPr>
          <w:rFonts w:cs="Times New Roman (Body CS)"/>
          <w:color w:val="808080" w:themeColor="background1" w:themeShade="80"/>
        </w:rPr>
        <w:t>Distrib</w:t>
      </w:r>
      <w:proofErr w:type="spellEnd"/>
      <w:r w:rsidRPr="000644E5">
        <w:rPr>
          <w:rFonts w:cs="Times New Roman (Body CS)"/>
          <w:color w:val="808080" w:themeColor="background1" w:themeShade="80"/>
        </w:rPr>
        <w:t>/</w:t>
      </w:r>
      <w:proofErr w:type="spellStart"/>
      <w:r w:rsidRPr="000644E5">
        <w:rPr>
          <w:rFonts w:cs="Times New Roman (Body CS)"/>
          <w:color w:val="808080" w:themeColor="background1" w:themeShade="80"/>
        </w:rPr>
        <w:t>EPRITestCircuits</w:t>
      </w:r>
      <w:proofErr w:type="spellEnd"/>
    </w:p>
    <w:p w14:paraId="0B12AE06" w14:textId="77777777" w:rsidR="00120312" w:rsidRPr="000644E5" w:rsidRDefault="00120312" w:rsidP="007F4E75">
      <w:pPr>
        <w:pStyle w:val="Code"/>
        <w:rPr>
          <w:rFonts w:cs="Times New Roman (Body CS)"/>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w:t>
      </w:r>
      <w:proofErr w:type="spellStart"/>
      <w:r w:rsidRPr="000644E5">
        <w:rPr>
          <w:rFonts w:cs="Times New Roman (Body CS)"/>
          <w:color w:val="808080" w:themeColor="background1" w:themeShade="80"/>
        </w:rPr>
        <w:t>Distrib</w:t>
      </w:r>
      <w:proofErr w:type="spellEnd"/>
      <w:r w:rsidRPr="000644E5">
        <w:rPr>
          <w:rFonts w:cs="Times New Roman (Body CS)"/>
          <w:color w:val="808080" w:themeColor="background1" w:themeShade="80"/>
        </w:rPr>
        <w:t>/</w:t>
      </w:r>
      <w:proofErr w:type="spellStart"/>
      <w:r w:rsidRPr="000644E5">
        <w:rPr>
          <w:rFonts w:cs="Times New Roman (Body CS)"/>
          <w:color w:val="808080" w:themeColor="background1" w:themeShade="80"/>
        </w:rPr>
        <w:t>IEEETestCases</w:t>
      </w:r>
      <w:proofErr w:type="spellEnd"/>
    </w:p>
    <w:p w14:paraId="66AACE88" w14:textId="77777777" w:rsidR="00120312" w:rsidRPr="000644E5" w:rsidRDefault="00120312" w:rsidP="007F4E75">
      <w:pPr>
        <w:pStyle w:val="Code"/>
        <w:rPr>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w:t>
      </w:r>
      <w:proofErr w:type="spellStart"/>
      <w:r w:rsidRPr="000644E5">
        <w:rPr>
          <w:rFonts w:cs="Times New Roman (Body CS)"/>
          <w:color w:val="808080" w:themeColor="background1" w:themeShade="80"/>
        </w:rPr>
        <w:t>Distrib</w:t>
      </w:r>
      <w:proofErr w:type="spellEnd"/>
      <w:r w:rsidRPr="000644E5">
        <w:rPr>
          <w:rFonts w:cs="Times New Roman (Body CS)"/>
          <w:color w:val="808080" w:themeColor="background1" w:themeShade="80"/>
        </w:rPr>
        <w:t>/Examples</w:t>
      </w:r>
    </w:p>
    <w:p w14:paraId="41C213A5"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mmon</w:t>
      </w:r>
    </w:p>
    <w:p w14:paraId="4D786B6B"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MD</w:t>
      </w:r>
    </w:p>
    <w:p w14:paraId="50E7D052"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ntrols</w:t>
      </w:r>
    </w:p>
    <w:p w14:paraId="682FA7F0"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Executive</w:t>
      </w:r>
    </w:p>
    <w:p w14:paraId="074A8D57" w14:textId="62BCDA2A" w:rsidR="00120312" w:rsidRPr="007F4E75" w:rsidRDefault="00120312" w:rsidP="007F4E75">
      <w:pPr>
        <w:pStyle w:val="Code"/>
        <w:rPr>
          <w:b/>
          <w:bCs/>
        </w:rPr>
      </w:pPr>
      <w:proofErr w:type="spellStart"/>
      <w:r w:rsidRPr="007F4E75">
        <w:rPr>
          <w:b/>
          <w:bCs/>
        </w:rPr>
        <w:t>svn</w:t>
      </w:r>
      <w:proofErr w:type="spellEnd"/>
      <w:r w:rsidRPr="007F4E75">
        <w:rPr>
          <w:b/>
          <w:bCs/>
        </w:rPr>
        <w:t xml:space="preserve"> update –</w:t>
      </w:r>
      <w:r w:rsidR="00C24721">
        <w:rPr>
          <w:b/>
          <w:bCs/>
        </w:rPr>
        <w:t>-</w:t>
      </w:r>
      <w:r w:rsidRPr="007F4E75">
        <w:rPr>
          <w:b/>
          <w:bCs/>
        </w:rPr>
        <w:t>set-depth infinity Source/</w:t>
      </w:r>
      <w:proofErr w:type="spellStart"/>
      <w:r w:rsidRPr="007F4E75">
        <w:rPr>
          <w:b/>
          <w:bCs/>
        </w:rPr>
        <w:t>epiktimer</w:t>
      </w:r>
      <w:proofErr w:type="spellEnd"/>
    </w:p>
    <w:p w14:paraId="521CEC5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General</w:t>
      </w:r>
    </w:p>
    <w:p w14:paraId="6EA816BD" w14:textId="0A55BF72"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GISCommands</w:t>
      </w:r>
      <w:proofErr w:type="spellEnd"/>
    </w:p>
    <w:p w14:paraId="33287E94"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Meters</w:t>
      </w:r>
    </w:p>
    <w:p w14:paraId="338CB7A7"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Shared</w:t>
      </w:r>
    </w:p>
    <w:p w14:paraId="1F304832" w14:textId="47825949"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Parallel_Lib</w:t>
      </w:r>
      <w:proofErr w:type="spellEnd"/>
    </w:p>
    <w:p w14:paraId="386E4AE0"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Parser</w:t>
      </w:r>
    </w:p>
    <w:p w14:paraId="7A3B389B"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PCElements</w:t>
      </w:r>
      <w:proofErr w:type="spellEnd"/>
    </w:p>
    <w:p w14:paraId="61133AC7" w14:textId="2E43225A"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PDElements</w:t>
      </w:r>
      <w:proofErr w:type="spellEnd"/>
    </w:p>
    <w:p w14:paraId="608991E3" w14:textId="7A96048B" w:rsidR="00A36DFE" w:rsidRPr="005E6F55" w:rsidRDefault="00A36DFE" w:rsidP="00A36DFE">
      <w:pPr>
        <w:pStyle w:val="Code"/>
        <w:rPr>
          <w:b/>
          <w:bCs/>
          <w:color w:val="000000" w:themeColor="text1"/>
        </w:rPr>
      </w:pPr>
      <w:proofErr w:type="spellStart"/>
      <w:r w:rsidRPr="005E6F55">
        <w:rPr>
          <w:b/>
          <w:bCs/>
          <w:color w:val="000000" w:themeColor="text1"/>
        </w:rPr>
        <w:lastRenderedPageBreak/>
        <w:t>svn</w:t>
      </w:r>
      <w:proofErr w:type="spellEnd"/>
      <w:r w:rsidRPr="005E6F55">
        <w:rPr>
          <w:b/>
          <w:bCs/>
          <w:color w:val="000000" w:themeColor="text1"/>
        </w:rPr>
        <w:t xml:space="preserve"> update --set-depth infinity Source/TCP_IP</w:t>
      </w:r>
    </w:p>
    <w:p w14:paraId="4091AB12" w14:textId="779DF5CA" w:rsidR="00AD02A6" w:rsidRDefault="00272E5E" w:rsidP="00AD02A6">
      <w:pPr>
        <w:spacing w:before="120"/>
      </w:pPr>
      <w:r>
        <w:t xml:space="preserve">A third strategy uses git for a </w:t>
      </w:r>
      <w:r w:rsidR="00AD02A6">
        <w:t>“full retrieval except for binaries</w:t>
      </w:r>
      <w:r>
        <w:t xml:space="preserve">”, ignoring part of the revision history that was corrupted on </w:t>
      </w:r>
      <w:proofErr w:type="spellStart"/>
      <w:r>
        <w:t>SourceForge</w:t>
      </w:r>
      <w:proofErr w:type="spellEnd"/>
      <w:r w:rsidR="00AD02A6">
        <w:t>.</w:t>
      </w:r>
      <w:r>
        <w:t xml:space="preserve"> See </w:t>
      </w:r>
      <w:hyperlink r:id="rId25" w:history="1">
        <w:r w:rsidRPr="00941C2B">
          <w:rPr>
            <w:rStyle w:val="Hyperlink"/>
          </w:rPr>
          <w:t>https://github.com/dss-extensions/electricdss-tst</w:t>
        </w:r>
      </w:hyperlink>
      <w:r>
        <w:t xml:space="preserve"> for an example.</w:t>
      </w:r>
    </w:p>
    <w:p w14:paraId="52564B8E" w14:textId="2B36BFD1" w:rsidR="00EB6C4E" w:rsidRDefault="00262AD6" w:rsidP="00EB6C4E">
      <w:pPr>
        <w:pStyle w:val="Heading2"/>
      </w:pPr>
      <w:bookmarkStart w:id="7" w:name="_Ref9511328"/>
      <w:bookmarkStart w:id="8" w:name="_Toc66384672"/>
      <w:r>
        <w:t>Linux and Mac OS X Builds</w:t>
      </w:r>
      <w:bookmarkEnd w:id="7"/>
      <w:bookmarkEnd w:id="8"/>
    </w:p>
    <w:p w14:paraId="62DA043E" w14:textId="1B3F82EA" w:rsidR="007370F9" w:rsidRDefault="007370F9" w:rsidP="007370F9">
      <w:pPr>
        <w:spacing w:before="120"/>
      </w:pPr>
      <w:r w:rsidRPr="007370F9">
        <w:t>Build FNCS</w:t>
      </w:r>
      <w:r>
        <w:t xml:space="preserve"> (library, broker, </w:t>
      </w:r>
      <w:proofErr w:type="gramStart"/>
      <w:r>
        <w:t>player</w:t>
      </w:r>
      <w:proofErr w:type="gramEnd"/>
      <w:r>
        <w:t xml:space="preserve"> and tracer only, with </w:t>
      </w:r>
      <w:proofErr w:type="spellStart"/>
      <w:r w:rsidR="00CB3321">
        <w:t>CMake</w:t>
      </w:r>
      <w:proofErr w:type="spellEnd"/>
      <w:r>
        <w:t>):</w:t>
      </w:r>
    </w:p>
    <w:p w14:paraId="60E19F1B" w14:textId="77777777" w:rsidR="007370F9" w:rsidRPr="009F7CE6" w:rsidRDefault="007370F9" w:rsidP="007370F9">
      <w:pPr>
        <w:pStyle w:val="Code"/>
      </w:pPr>
      <w:r w:rsidRPr="009F7CE6">
        <w:t>cd ~/</w:t>
      </w:r>
      <w:proofErr w:type="spellStart"/>
      <w:r w:rsidRPr="009F7CE6">
        <w:t>src</w:t>
      </w:r>
      <w:proofErr w:type="spellEnd"/>
      <w:r w:rsidRPr="009F7CE6">
        <w:t>/</w:t>
      </w:r>
      <w:proofErr w:type="spellStart"/>
      <w:r w:rsidRPr="009F7CE6">
        <w:t>fncs</w:t>
      </w:r>
      <w:proofErr w:type="spellEnd"/>
    </w:p>
    <w:p w14:paraId="4AA1ADD1" w14:textId="7F562296" w:rsidR="007370F9" w:rsidRPr="009F7CE6" w:rsidRDefault="007370F9" w:rsidP="007370F9">
      <w:pPr>
        <w:pStyle w:val="Code"/>
      </w:pPr>
      <w:proofErr w:type="spellStart"/>
      <w:r w:rsidRPr="009F7CE6">
        <w:t>mkdir</w:t>
      </w:r>
      <w:proofErr w:type="spellEnd"/>
      <w:r w:rsidRPr="009F7CE6">
        <w:t xml:space="preserve"> build</w:t>
      </w:r>
    </w:p>
    <w:p w14:paraId="2679DA04" w14:textId="43E4CDF0" w:rsidR="007370F9" w:rsidRPr="009F7CE6" w:rsidRDefault="007370F9" w:rsidP="007370F9">
      <w:pPr>
        <w:pStyle w:val="Code"/>
      </w:pPr>
      <w:r w:rsidRPr="009F7CE6">
        <w:t>cd build</w:t>
      </w:r>
    </w:p>
    <w:p w14:paraId="3796110E" w14:textId="540A472C" w:rsidR="007370F9" w:rsidRPr="009F7CE6" w:rsidRDefault="007370F9" w:rsidP="007370F9">
      <w:pPr>
        <w:pStyle w:val="Code"/>
      </w:pPr>
      <w:proofErr w:type="spellStart"/>
      <w:r w:rsidRPr="009F7CE6">
        <w:t>cmake</w:t>
      </w:r>
      <w:proofErr w:type="spellEnd"/>
      <w:r w:rsidR="006D1CE6" w:rsidRPr="009F7CE6">
        <w:t xml:space="preserve"> -DCMAKE_BUILD_TYPE=Release</w:t>
      </w:r>
      <w:proofErr w:type="gramStart"/>
      <w:r w:rsidRPr="009F7CE6">
        <w:t xml:space="preserve"> ..</w:t>
      </w:r>
      <w:proofErr w:type="gramEnd"/>
    </w:p>
    <w:p w14:paraId="13190FAB" w14:textId="77777777" w:rsidR="007370F9" w:rsidRPr="009F7CE6" w:rsidRDefault="007370F9" w:rsidP="007370F9">
      <w:pPr>
        <w:pStyle w:val="Code"/>
      </w:pPr>
      <w:r w:rsidRPr="009F7CE6">
        <w:t>make</w:t>
      </w:r>
    </w:p>
    <w:p w14:paraId="437AD4D5" w14:textId="77777777" w:rsidR="007370F9" w:rsidRDefault="007370F9" w:rsidP="007370F9">
      <w:pPr>
        <w:pStyle w:val="Code"/>
      </w:pPr>
      <w:proofErr w:type="spellStart"/>
      <w:r w:rsidRPr="009F7CE6">
        <w:t>sudo</w:t>
      </w:r>
      <w:proofErr w:type="spellEnd"/>
      <w:r w:rsidRPr="009F7CE6">
        <w:t xml:space="preserve"> make install</w:t>
      </w:r>
    </w:p>
    <w:p w14:paraId="292C6C14" w14:textId="543702B7" w:rsidR="00B20C2A" w:rsidRDefault="00B20C2A" w:rsidP="007F4E75">
      <w:pPr>
        <w:spacing w:before="120"/>
      </w:pPr>
      <w:r>
        <w:t>Build HELICS:</w:t>
      </w:r>
    </w:p>
    <w:p w14:paraId="13CB0778" w14:textId="77777777" w:rsidR="00C74FD1" w:rsidRDefault="00C74FD1" w:rsidP="00C7360F">
      <w:pPr>
        <w:pStyle w:val="Code"/>
      </w:pPr>
      <w:r>
        <w:t>cd ~/</w:t>
      </w:r>
      <w:proofErr w:type="spellStart"/>
      <w:r>
        <w:t>src</w:t>
      </w:r>
      <w:proofErr w:type="spellEnd"/>
      <w:r>
        <w:t>/HELICS-</w:t>
      </w:r>
      <w:proofErr w:type="spellStart"/>
      <w:r>
        <w:t>src</w:t>
      </w:r>
      <w:proofErr w:type="spellEnd"/>
    </w:p>
    <w:p w14:paraId="6EEA338C" w14:textId="77777777" w:rsidR="00C74FD1" w:rsidRDefault="00C74FD1" w:rsidP="00C7360F">
      <w:pPr>
        <w:pStyle w:val="Code"/>
      </w:pPr>
      <w:proofErr w:type="spellStart"/>
      <w:r>
        <w:t>mkdir</w:t>
      </w:r>
      <w:proofErr w:type="spellEnd"/>
      <w:r>
        <w:t xml:space="preserve"> build</w:t>
      </w:r>
    </w:p>
    <w:p w14:paraId="29C88177" w14:textId="77777777" w:rsidR="00C74FD1" w:rsidRDefault="00C74FD1" w:rsidP="00C7360F">
      <w:pPr>
        <w:pStyle w:val="Code"/>
      </w:pPr>
      <w:r>
        <w:t>cd build</w:t>
      </w:r>
    </w:p>
    <w:p w14:paraId="13C82E2F" w14:textId="504EDFFC" w:rsidR="00C74FD1" w:rsidRDefault="00C74FD1" w:rsidP="00C7360F">
      <w:pPr>
        <w:pStyle w:val="Code"/>
      </w:pPr>
      <w:proofErr w:type="spellStart"/>
      <w:r>
        <w:t>cmake</w:t>
      </w:r>
      <w:proofErr w:type="spellEnd"/>
      <w:r>
        <w:t xml:space="preserve"> -DBUILD_SHARED_LIBS=ON -DHELICS_DISABLE_BOOST=ON -DCMAKE_BUILD_TYPE=Release</w:t>
      </w:r>
      <w:proofErr w:type="gramStart"/>
      <w:r>
        <w:t xml:space="preserve"> ..</w:t>
      </w:r>
      <w:proofErr w:type="gramEnd"/>
    </w:p>
    <w:p w14:paraId="05CEDDF0" w14:textId="77777777" w:rsidR="00C74FD1" w:rsidRDefault="00C74FD1" w:rsidP="00C7360F">
      <w:pPr>
        <w:pStyle w:val="Code"/>
      </w:pPr>
      <w:r>
        <w:t>git submodule update --</w:t>
      </w:r>
      <w:proofErr w:type="spellStart"/>
      <w:r>
        <w:t>init</w:t>
      </w:r>
      <w:proofErr w:type="spellEnd"/>
    </w:p>
    <w:p w14:paraId="6C24FD7A" w14:textId="77777777" w:rsidR="00C74FD1" w:rsidRDefault="00C74FD1" w:rsidP="00C7360F">
      <w:pPr>
        <w:pStyle w:val="Code"/>
      </w:pPr>
      <w:r>
        <w:t>make -j4</w:t>
      </w:r>
    </w:p>
    <w:p w14:paraId="5D701BF7" w14:textId="47E8E3AC" w:rsidR="00C74FD1" w:rsidRDefault="00C74FD1" w:rsidP="00C7360F">
      <w:pPr>
        <w:pStyle w:val="Code"/>
      </w:pPr>
      <w:proofErr w:type="spellStart"/>
      <w:r>
        <w:t>sudo</w:t>
      </w:r>
      <w:proofErr w:type="spellEnd"/>
      <w:r>
        <w:t xml:space="preserve"> make install</w:t>
      </w:r>
    </w:p>
    <w:p w14:paraId="4C7306B0" w14:textId="39475051" w:rsidR="001146DE" w:rsidRDefault="001146DE" w:rsidP="00C7360F">
      <w:pPr>
        <w:pStyle w:val="Code"/>
      </w:pPr>
      <w:proofErr w:type="spellStart"/>
      <w:r>
        <w:t>helics_broker</w:t>
      </w:r>
      <w:proofErr w:type="spellEnd"/>
      <w:r>
        <w:t xml:space="preserve"> -–version  # should return a version number for “pip3 install </w:t>
      </w:r>
      <w:proofErr w:type="spellStart"/>
      <w:r>
        <w:t>helics</w:t>
      </w:r>
      <w:proofErr w:type="spellEnd"/>
      <w:r>
        <w:t>==version”</w:t>
      </w:r>
    </w:p>
    <w:p w14:paraId="782E7AD5" w14:textId="4149B127"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61E65568" w14:textId="5BD21301" w:rsidR="00221500" w:rsidRDefault="00221500" w:rsidP="00C7360F">
      <w:pPr>
        <w:pStyle w:val="Code"/>
      </w:pPr>
      <w:r>
        <w:t>cd ~/</w:t>
      </w:r>
      <w:proofErr w:type="spellStart"/>
      <w:r>
        <w:t>src</w:t>
      </w:r>
      <w:proofErr w:type="spellEnd"/>
      <w:r>
        <w:t>/</w:t>
      </w:r>
      <w:proofErr w:type="spellStart"/>
      <w:r>
        <w:t>linenoise</w:t>
      </w:r>
      <w:proofErr w:type="spellEnd"/>
      <w:r>
        <w:t>-ng</w:t>
      </w:r>
    </w:p>
    <w:p w14:paraId="252FF750" w14:textId="7EB612CB" w:rsidR="00570355" w:rsidRDefault="00570355" w:rsidP="00C7360F">
      <w:pPr>
        <w:pStyle w:val="Code"/>
      </w:pPr>
      <w:proofErr w:type="spellStart"/>
      <w:r>
        <w:t>mkdir</w:t>
      </w:r>
      <w:proofErr w:type="spellEnd"/>
      <w:r>
        <w:t xml:space="preserve"> build</w:t>
      </w:r>
    </w:p>
    <w:p w14:paraId="29FBF07B" w14:textId="7F224CDA" w:rsidR="00570355" w:rsidRDefault="00570355" w:rsidP="00C7360F">
      <w:pPr>
        <w:pStyle w:val="Code"/>
      </w:pPr>
      <w:r>
        <w:t>cd build</w:t>
      </w:r>
    </w:p>
    <w:p w14:paraId="5C674E85" w14:textId="61EB3138" w:rsidR="00221500" w:rsidRDefault="00570355" w:rsidP="00C7360F">
      <w:pPr>
        <w:pStyle w:val="Code"/>
      </w:pPr>
      <w:proofErr w:type="spellStart"/>
      <w:r w:rsidRPr="00570355">
        <w:t>cmake</w:t>
      </w:r>
      <w:proofErr w:type="spellEnd"/>
      <w:r w:rsidRPr="00570355">
        <w:t xml:space="preserve"> -DCMAKE_BUILD_TYPE=Release</w:t>
      </w:r>
      <w:proofErr w:type="gramStart"/>
      <w:r w:rsidRPr="00570355">
        <w:t xml:space="preserve"> ..</w:t>
      </w:r>
      <w:proofErr w:type="gramEnd"/>
    </w:p>
    <w:p w14:paraId="16CC0C16" w14:textId="7E850723" w:rsidR="00570355" w:rsidRDefault="00570355" w:rsidP="00C7360F">
      <w:pPr>
        <w:pStyle w:val="Code"/>
      </w:pPr>
      <w:r>
        <w:t>make</w:t>
      </w:r>
    </w:p>
    <w:p w14:paraId="506FD3CF" w14:textId="5E212B82" w:rsidR="00BF4309" w:rsidRDefault="00266F3C" w:rsidP="00C7360F">
      <w:pPr>
        <w:pStyle w:val="Code"/>
      </w:pPr>
      <w:proofErr w:type="spellStart"/>
      <w:r>
        <w:t>sudo</w:t>
      </w:r>
      <w:proofErr w:type="spellEnd"/>
      <w:r>
        <w:t xml:space="preserve"> </w:t>
      </w:r>
      <w:r w:rsidR="00BF4309">
        <w:t>make install</w:t>
      </w:r>
    </w:p>
    <w:p w14:paraId="431E053A" w14:textId="04871BEE"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1A5825B8" w14:textId="732E87EB" w:rsidR="00954D8D" w:rsidRDefault="00954D8D" w:rsidP="00C7360F">
      <w:pPr>
        <w:pStyle w:val="Code"/>
      </w:pPr>
      <w:r>
        <w:t>cd ~/</w:t>
      </w:r>
      <w:proofErr w:type="spellStart"/>
      <w:r>
        <w:t>src</w:t>
      </w:r>
      <w:proofErr w:type="spellEnd"/>
      <w:r>
        <w:t>/</w:t>
      </w:r>
      <w:proofErr w:type="spellStart"/>
      <w:r>
        <w:t>KLUSolve</w:t>
      </w:r>
      <w:proofErr w:type="spellEnd"/>
    </w:p>
    <w:p w14:paraId="42ABC003" w14:textId="2697FD94" w:rsidR="00954D8D" w:rsidRDefault="00954D8D" w:rsidP="00C7360F">
      <w:pPr>
        <w:pStyle w:val="Code"/>
      </w:pPr>
      <w:proofErr w:type="spellStart"/>
      <w:r>
        <w:t>mkdir</w:t>
      </w:r>
      <w:proofErr w:type="spellEnd"/>
      <w:r>
        <w:t xml:space="preserve"> build</w:t>
      </w:r>
    </w:p>
    <w:p w14:paraId="51F20775" w14:textId="77777777" w:rsidR="00954D8D" w:rsidRDefault="00954D8D" w:rsidP="00C7360F">
      <w:pPr>
        <w:pStyle w:val="Code"/>
      </w:pPr>
      <w:r>
        <w:t>cd build</w:t>
      </w:r>
    </w:p>
    <w:p w14:paraId="4D150193" w14:textId="194C6448" w:rsidR="00954D8D" w:rsidRDefault="00954D8D" w:rsidP="00C7360F">
      <w:pPr>
        <w:pStyle w:val="Code"/>
      </w:pPr>
      <w:proofErr w:type="spellStart"/>
      <w:r w:rsidRPr="00954D8D">
        <w:t>cmake</w:t>
      </w:r>
      <w:proofErr w:type="spellEnd"/>
      <w:r w:rsidRPr="00954D8D">
        <w:t xml:space="preserve"> -DCMAKE_BUILD_TYPE=Release</w:t>
      </w:r>
      <w:proofErr w:type="gramStart"/>
      <w:r w:rsidRPr="00954D8D">
        <w:t xml:space="preserve"> ..</w:t>
      </w:r>
      <w:proofErr w:type="gramEnd"/>
    </w:p>
    <w:p w14:paraId="69688D72" w14:textId="4F1279A0" w:rsidR="00954D8D" w:rsidRDefault="00954D8D" w:rsidP="00C7360F">
      <w:pPr>
        <w:pStyle w:val="Code"/>
      </w:pPr>
      <w:r>
        <w:t>make</w:t>
      </w:r>
    </w:p>
    <w:p w14:paraId="4E47375A" w14:textId="471272D1" w:rsidR="00EB4505" w:rsidRDefault="00C902F5" w:rsidP="00C7360F">
      <w:pPr>
        <w:pStyle w:val="Code"/>
      </w:pPr>
      <w:proofErr w:type="spellStart"/>
      <w:r>
        <w:t>sudo</w:t>
      </w:r>
      <w:proofErr w:type="spellEnd"/>
      <w:r>
        <w:t xml:space="preserve"> </w:t>
      </w:r>
      <w:r w:rsidR="00954D8D">
        <w:t>make install</w:t>
      </w:r>
    </w:p>
    <w:p w14:paraId="5507288F" w14:textId="77FD2E35" w:rsidR="00BF4309" w:rsidRDefault="00BF4309" w:rsidP="00BF4309">
      <w:pPr>
        <w:spacing w:before="120"/>
      </w:pPr>
      <w:r>
        <w:t>Setup Libraries (Linux):</w:t>
      </w:r>
    </w:p>
    <w:p w14:paraId="6C49E018" w14:textId="7518E075" w:rsidR="00593A92" w:rsidRPr="00593A92" w:rsidRDefault="00593A92" w:rsidP="00593A92">
      <w:pPr>
        <w:pStyle w:val="Code"/>
        <w:rPr>
          <w:rFonts w:asciiTheme="minorHAnsi" w:hAnsiTheme="minorHAnsi"/>
          <w:sz w:val="22"/>
          <w:szCs w:val="22"/>
        </w:rPr>
      </w:pPr>
      <w:r>
        <w:rPr>
          <w:rFonts w:asciiTheme="minorHAnsi" w:hAnsiTheme="minorHAnsi"/>
          <w:sz w:val="22"/>
          <w:szCs w:val="22"/>
        </w:rPr>
        <w:t>You may need to add /</w:t>
      </w:r>
      <w:proofErr w:type="spellStart"/>
      <w:r>
        <w:rPr>
          <w:rFonts w:asciiTheme="minorHAnsi" w:hAnsiTheme="minorHAnsi"/>
          <w:sz w:val="22"/>
          <w:szCs w:val="22"/>
        </w:rPr>
        <w:t>usr</w:t>
      </w:r>
      <w:proofErr w:type="spellEnd"/>
      <w:r>
        <w:rPr>
          <w:rFonts w:asciiTheme="minorHAnsi" w:hAnsiTheme="minorHAnsi"/>
          <w:sz w:val="22"/>
          <w:szCs w:val="22"/>
        </w:rPr>
        <w:t xml:space="preserve">/local/lib to the path for shared libraries (*.so).  If that’s the case, add a file called </w:t>
      </w:r>
      <w:proofErr w:type="spellStart"/>
      <w:r>
        <w:rPr>
          <w:rFonts w:asciiTheme="minorHAnsi" w:hAnsiTheme="minorHAnsi"/>
          <w:i/>
          <w:iCs/>
          <w:sz w:val="22"/>
          <w:szCs w:val="22"/>
        </w:rPr>
        <w:t>opendsscmd.conf</w:t>
      </w:r>
      <w:proofErr w:type="spellEnd"/>
      <w:r>
        <w:rPr>
          <w:rFonts w:asciiTheme="minorHAnsi" w:hAnsiTheme="minorHAnsi"/>
          <w:sz w:val="22"/>
          <w:szCs w:val="22"/>
        </w:rPr>
        <w:t xml:space="preserve"> with contents </w:t>
      </w:r>
      <w:r>
        <w:rPr>
          <w:rFonts w:asciiTheme="minorHAnsi" w:hAnsiTheme="minorHAnsi"/>
          <w:i/>
          <w:iCs/>
          <w:sz w:val="22"/>
          <w:szCs w:val="22"/>
        </w:rPr>
        <w:t>/</w:t>
      </w:r>
      <w:proofErr w:type="spellStart"/>
      <w:r>
        <w:rPr>
          <w:rFonts w:asciiTheme="minorHAnsi" w:hAnsiTheme="minorHAnsi"/>
          <w:i/>
          <w:iCs/>
          <w:sz w:val="22"/>
          <w:szCs w:val="22"/>
        </w:rPr>
        <w:t>usr</w:t>
      </w:r>
      <w:proofErr w:type="spellEnd"/>
      <w:r>
        <w:rPr>
          <w:rFonts w:asciiTheme="minorHAnsi" w:hAnsiTheme="minorHAnsi"/>
          <w:i/>
          <w:iCs/>
          <w:sz w:val="22"/>
          <w:szCs w:val="22"/>
        </w:rPr>
        <w:t>/local</w:t>
      </w:r>
      <w:r w:rsidRPr="00593A92">
        <w:rPr>
          <w:rFonts w:asciiTheme="minorHAnsi" w:hAnsiTheme="minorHAnsi"/>
          <w:sz w:val="22"/>
          <w:szCs w:val="22"/>
        </w:rPr>
        <w:t>/lib</w:t>
      </w:r>
      <w:r>
        <w:rPr>
          <w:rFonts w:asciiTheme="minorHAnsi" w:hAnsiTheme="minorHAnsi"/>
          <w:sz w:val="22"/>
          <w:szCs w:val="22"/>
        </w:rPr>
        <w:t xml:space="preserve"> </w:t>
      </w:r>
      <w:r w:rsidRPr="00593A92">
        <w:rPr>
          <w:rFonts w:asciiTheme="minorHAnsi" w:hAnsiTheme="minorHAnsi"/>
          <w:sz w:val="22"/>
          <w:szCs w:val="22"/>
        </w:rPr>
        <w:t>to</w:t>
      </w:r>
      <w:r>
        <w:rPr>
          <w:rFonts w:asciiTheme="minorHAnsi" w:hAnsiTheme="minorHAnsi"/>
          <w:sz w:val="22"/>
          <w:szCs w:val="22"/>
        </w:rPr>
        <w:t xml:space="preserve"> the </w:t>
      </w:r>
      <w:r>
        <w:rPr>
          <w:rFonts w:asciiTheme="minorHAnsi" w:hAnsiTheme="minorHAnsi"/>
          <w:i/>
          <w:iCs/>
          <w:sz w:val="22"/>
          <w:szCs w:val="22"/>
        </w:rPr>
        <w:t>/</w:t>
      </w:r>
      <w:proofErr w:type="spellStart"/>
      <w:r>
        <w:rPr>
          <w:rFonts w:asciiTheme="minorHAnsi" w:hAnsiTheme="minorHAnsi"/>
          <w:i/>
          <w:iCs/>
          <w:sz w:val="22"/>
          <w:szCs w:val="22"/>
        </w:rPr>
        <w:t>etc</w:t>
      </w:r>
      <w:proofErr w:type="spellEnd"/>
      <w:r>
        <w:rPr>
          <w:rFonts w:asciiTheme="minorHAnsi" w:hAnsiTheme="minorHAnsi"/>
          <w:i/>
          <w:iCs/>
          <w:sz w:val="22"/>
          <w:szCs w:val="22"/>
        </w:rPr>
        <w:t>/</w:t>
      </w:r>
      <w:proofErr w:type="spellStart"/>
      <w:r>
        <w:rPr>
          <w:rFonts w:asciiTheme="minorHAnsi" w:hAnsiTheme="minorHAnsi"/>
          <w:i/>
          <w:iCs/>
          <w:sz w:val="22"/>
          <w:szCs w:val="22"/>
        </w:rPr>
        <w:t>ld.conf.d</w:t>
      </w:r>
      <w:proofErr w:type="spellEnd"/>
      <w:r>
        <w:rPr>
          <w:rFonts w:asciiTheme="minorHAnsi" w:hAnsiTheme="minorHAnsi"/>
          <w:sz w:val="22"/>
          <w:szCs w:val="22"/>
        </w:rPr>
        <w:t xml:space="preserve"> directory. Either way:</w:t>
      </w:r>
    </w:p>
    <w:p w14:paraId="1AB0DA77" w14:textId="0C0A3B68" w:rsidR="00BF4309" w:rsidRDefault="00BF4309" w:rsidP="00BF4309">
      <w:pPr>
        <w:pStyle w:val="Code"/>
      </w:pPr>
      <w:proofErr w:type="spellStart"/>
      <w:r>
        <w:t>sudo</w:t>
      </w:r>
      <w:proofErr w:type="spellEnd"/>
      <w:r>
        <w:t xml:space="preserve"> </w:t>
      </w:r>
      <w:proofErr w:type="spellStart"/>
      <w:r>
        <w:t>ldconfig</w:t>
      </w:r>
      <w:proofErr w:type="spellEnd"/>
    </w:p>
    <w:p w14:paraId="1B0DF5AC" w14:textId="74655525" w:rsidR="0000302A" w:rsidRPr="0000302A" w:rsidRDefault="0000302A" w:rsidP="00BF4309">
      <w:pPr>
        <w:pStyle w:val="Code"/>
        <w:rPr>
          <w:rFonts w:asciiTheme="minorHAnsi" w:hAnsiTheme="minorHAnsi"/>
          <w:sz w:val="22"/>
          <w:szCs w:val="22"/>
        </w:rPr>
      </w:pPr>
      <w:r>
        <w:rPr>
          <w:rFonts w:asciiTheme="minorHAnsi" w:hAnsiTheme="minorHAnsi"/>
          <w:sz w:val="22"/>
          <w:szCs w:val="22"/>
        </w:rPr>
        <w:t>(then logout and login)</w:t>
      </w:r>
    </w:p>
    <w:p w14:paraId="21AFC16D" w14:textId="7F1B4A87" w:rsidR="00B20C2A" w:rsidRDefault="00B20C2A" w:rsidP="00BF4309">
      <w:pPr>
        <w:spacing w:before="120"/>
      </w:pPr>
      <w:r>
        <w:t xml:space="preserve">Build </w:t>
      </w:r>
      <w:proofErr w:type="spellStart"/>
      <w:r>
        <w:t>OpenDSSCmd</w:t>
      </w:r>
      <w:proofErr w:type="spellEnd"/>
      <w:r>
        <w:t>:</w:t>
      </w:r>
    </w:p>
    <w:p w14:paraId="00E49C33" w14:textId="5CFBFEAB" w:rsidR="00BF4309" w:rsidRDefault="00EC7B02" w:rsidP="00BF4309">
      <w:pPr>
        <w:pStyle w:val="Code"/>
      </w:pPr>
      <w:r>
        <w:t>c</w:t>
      </w:r>
      <w:r w:rsidR="00B962A9">
        <w:t>d ~/</w:t>
      </w:r>
      <w:proofErr w:type="spellStart"/>
      <w:r w:rsidR="00B962A9">
        <w:t>src</w:t>
      </w:r>
      <w:proofErr w:type="spellEnd"/>
      <w:r w:rsidR="00B962A9">
        <w:t>/</w:t>
      </w:r>
      <w:proofErr w:type="spellStart"/>
      <w:r w:rsidR="00B962A9">
        <w:t>OpenDSS</w:t>
      </w:r>
      <w:proofErr w:type="spellEnd"/>
      <w:r w:rsidR="00B962A9">
        <w:t>/Source/CMD</w:t>
      </w:r>
    </w:p>
    <w:p w14:paraId="452ED525" w14:textId="78FCA5A1" w:rsidR="00B962A9" w:rsidRDefault="00B962A9" w:rsidP="00BF4309">
      <w:pPr>
        <w:pStyle w:val="Code"/>
      </w:pPr>
      <w:proofErr w:type="spellStart"/>
      <w:r>
        <w:t>mkdir</w:t>
      </w:r>
      <w:proofErr w:type="spellEnd"/>
      <w:r>
        <w:t xml:space="preserve"> units</w:t>
      </w:r>
    </w:p>
    <w:p w14:paraId="0F6B142B" w14:textId="2FC55B83" w:rsidR="00B962A9" w:rsidRDefault="00B962A9" w:rsidP="00BF4309">
      <w:pPr>
        <w:pStyle w:val="Code"/>
      </w:pPr>
      <w:proofErr w:type="spellStart"/>
      <w:r>
        <w:t>chmod</w:t>
      </w:r>
      <w:proofErr w:type="spellEnd"/>
      <w:r>
        <w:t xml:space="preserve"> +x *.</w:t>
      </w:r>
      <w:proofErr w:type="spellStart"/>
      <w:r>
        <w:t>sh</w:t>
      </w:r>
      <w:proofErr w:type="spellEnd"/>
      <w:r w:rsidR="006E4E44">
        <w:t xml:space="preserve">  # only required once</w:t>
      </w:r>
    </w:p>
    <w:p w14:paraId="5C365FA4" w14:textId="6B7C6453" w:rsidR="00B962A9" w:rsidRDefault="00B962A9" w:rsidP="00BF4309">
      <w:pPr>
        <w:pStyle w:val="Code"/>
      </w:pPr>
      <w:r>
        <w:t>./build.sh</w:t>
      </w:r>
    </w:p>
    <w:p w14:paraId="1E21BD9D" w14:textId="77777777" w:rsidR="006E4E44" w:rsidRDefault="006E4E44" w:rsidP="00BF4309">
      <w:pPr>
        <w:pStyle w:val="Code"/>
      </w:pPr>
    </w:p>
    <w:p w14:paraId="1AAECD8E" w14:textId="5D52A7A4" w:rsidR="004129D0" w:rsidRDefault="006E4E44" w:rsidP="006E4E44">
      <w:r>
        <w:t>T</w:t>
      </w:r>
      <w:r w:rsidR="004129D0">
        <w:t xml:space="preserve">est </w:t>
      </w:r>
      <w:proofErr w:type="spellStart"/>
      <w:r w:rsidR="004129D0">
        <w:t>OpenDSS</w:t>
      </w:r>
      <w:r>
        <w:t>Cmd</w:t>
      </w:r>
      <w:proofErr w:type="spellEnd"/>
      <w:r>
        <w:t>:</w:t>
      </w:r>
    </w:p>
    <w:p w14:paraId="695B9AD1" w14:textId="77777777" w:rsidR="006E4E44" w:rsidRDefault="006E4E44" w:rsidP="006E4E44">
      <w:pPr>
        <w:pStyle w:val="Code"/>
      </w:pPr>
      <w:r>
        <w:t>cd test</w:t>
      </w:r>
    </w:p>
    <w:p w14:paraId="3B3C61F2" w14:textId="1686640C" w:rsidR="006E4E44" w:rsidRDefault="006E4E44" w:rsidP="006E4E44">
      <w:pPr>
        <w:pStyle w:val="Code"/>
      </w:pPr>
      <w:proofErr w:type="spellStart"/>
      <w:r>
        <w:t>chmod</w:t>
      </w:r>
      <w:proofErr w:type="spellEnd"/>
      <w:r>
        <w:t xml:space="preserve"> +x *.</w:t>
      </w:r>
      <w:proofErr w:type="spellStart"/>
      <w:r>
        <w:t>sh</w:t>
      </w:r>
      <w:proofErr w:type="spellEnd"/>
      <w:r>
        <w:t xml:space="preserve">  # only required once</w:t>
      </w:r>
    </w:p>
    <w:p w14:paraId="3CB8DFC0" w14:textId="6AB385DE" w:rsidR="006E4E44" w:rsidRPr="006E4E44" w:rsidRDefault="006E4E44" w:rsidP="006E4E44">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13F432A" w14:textId="0423885E" w:rsidR="004129D0" w:rsidRPr="00EC7B02" w:rsidRDefault="004129D0" w:rsidP="006E4E44">
      <w:pPr>
        <w:pStyle w:val="Code"/>
        <w:rPr>
          <w:iCs/>
        </w:rPr>
      </w:pPr>
      <w:r w:rsidRPr="00EC7B02">
        <w:rPr>
          <w:bCs/>
          <w:iCs/>
        </w:rPr>
        <w:lastRenderedPageBreak/>
        <w:t>./</w:t>
      </w:r>
      <w:proofErr w:type="spellStart"/>
      <w:r w:rsidRPr="00EC7B02">
        <w:rPr>
          <w:bCs/>
          <w:iCs/>
        </w:rPr>
        <w:t>opendsscmd</w:t>
      </w:r>
      <w:proofErr w:type="spellEnd"/>
    </w:p>
    <w:p w14:paraId="3C142821" w14:textId="44815D7E" w:rsidR="006E4E44" w:rsidRPr="006E4E44" w:rsidRDefault="006E4E44" w:rsidP="006E4E44">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618AB2B8" w14:textId="209EBCAB" w:rsidR="006E4E44" w:rsidRPr="006E4E44" w:rsidRDefault="00FA60CB" w:rsidP="006E4E44">
      <w:pPr>
        <w:pStyle w:val="Code"/>
        <w:rPr>
          <w:bCs/>
          <w:iCs/>
        </w:rPr>
      </w:pPr>
      <w:r w:rsidRPr="006E4E44">
        <w:rPr>
          <w:bCs/>
          <w:iCs/>
        </w:rPr>
        <w:t>./</w:t>
      </w:r>
      <w:proofErr w:type="spellStart"/>
      <w:r w:rsidRPr="006E4E44">
        <w:rPr>
          <w:bCs/>
          <w:iCs/>
        </w:rPr>
        <w:t>opendsscmd</w:t>
      </w:r>
      <w:proofErr w:type="spellEnd"/>
      <w:r w:rsidRPr="006E4E44">
        <w:rPr>
          <w:bCs/>
          <w:iCs/>
        </w:rPr>
        <w:t xml:space="preserve"> IEEE13Nodeckt.dss</w:t>
      </w:r>
    </w:p>
    <w:p w14:paraId="00A0E183" w14:textId="275F83D6" w:rsidR="00642BCD" w:rsidRPr="006E4E44" w:rsidRDefault="006E4E44" w:rsidP="006E4E44">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204377C2" w14:textId="19497E0F" w:rsidR="005C0A93" w:rsidRPr="006E4E44" w:rsidRDefault="005C0A93" w:rsidP="006E4E44">
      <w:pPr>
        <w:pStyle w:val="Code"/>
        <w:rPr>
          <w:bCs/>
          <w:iCs/>
        </w:rPr>
      </w:pPr>
      <w:r w:rsidRPr="006E4E44">
        <w:rPr>
          <w:bCs/>
          <w:iCs/>
        </w:rPr>
        <w:t>./test_fncs.sh</w:t>
      </w:r>
    </w:p>
    <w:p w14:paraId="04C41EAE" w14:textId="0F47A922" w:rsidR="00B20C2A" w:rsidRDefault="00570355" w:rsidP="00B20C2A">
      <w:pPr>
        <w:pStyle w:val="Heading2"/>
      </w:pPr>
      <w:bookmarkStart w:id="9" w:name="_Toc66384673"/>
      <w:r>
        <w:t>Windows</w:t>
      </w:r>
      <w:r w:rsidR="00B20C2A">
        <w:t xml:space="preserve"> Builds</w:t>
      </w:r>
      <w:bookmarkEnd w:id="9"/>
    </w:p>
    <w:p w14:paraId="4B304309" w14:textId="542647D5" w:rsidR="00570355" w:rsidRDefault="00570355" w:rsidP="00570355">
      <w:r>
        <w:t xml:space="preserve">Be sure to </w:t>
      </w:r>
      <w:r w:rsidR="00EC7B02">
        <w:t>o</w:t>
      </w:r>
      <w:r w:rsidRPr="00570355">
        <w:t xml:space="preserve">pen the </w:t>
      </w:r>
      <w:r w:rsidRPr="00570355">
        <w:rPr>
          <w:b/>
          <w:bCs/>
        </w:rPr>
        <w:t>x64 Native Tools</w:t>
      </w:r>
      <w:r w:rsidRPr="00570355">
        <w:t xml:space="preserve"> Command Prompt for VS 2019</w:t>
      </w:r>
      <w:r>
        <w:t>.</w:t>
      </w:r>
      <w:r w:rsidR="005248AA">
        <w:t xml:space="preserve"> </w:t>
      </w:r>
      <w:r w:rsidR="00774924">
        <w:t>(The default is 32-</w:t>
      </w:r>
      <w:proofErr w:type="gramStart"/>
      <w:r w:rsidR="00774924">
        <w:t>bit, if</w:t>
      </w:r>
      <w:proofErr w:type="gramEnd"/>
      <w:r w:rsidR="00774924">
        <w:t xml:space="preserve"> you open directly from the </w:t>
      </w:r>
      <w:r w:rsidR="001B6B3E">
        <w:t xml:space="preserve">Microsoft </w:t>
      </w:r>
      <w:r w:rsidR="00774924">
        <w:t xml:space="preserve">installer). </w:t>
      </w:r>
      <w:r w:rsidR="005248AA">
        <w:t xml:space="preserve">Libraries will be installed into </w:t>
      </w:r>
      <w:r w:rsidR="005248AA" w:rsidRPr="00774924">
        <w:rPr>
          <w:b/>
          <w:bCs/>
        </w:rPr>
        <w:t>c:\cmdtools</w:t>
      </w:r>
      <w:r w:rsidR="005248AA">
        <w:t>, but this can be changed in the following scripts.</w:t>
      </w:r>
    </w:p>
    <w:p w14:paraId="3839554D" w14:textId="0809E544" w:rsidR="005248AA" w:rsidRDefault="003156D6" w:rsidP="00B20C2A">
      <w:pPr>
        <w:pStyle w:val="ListParagraph"/>
        <w:numPr>
          <w:ilvl w:val="0"/>
          <w:numId w:val="46"/>
        </w:numPr>
      </w:pPr>
      <w:r>
        <w:t xml:space="preserve">Add </w:t>
      </w:r>
      <w:r w:rsidRPr="003156D6">
        <w:rPr>
          <w:b/>
          <w:bCs/>
        </w:rPr>
        <w:t>c:\cmdtools\bin</w:t>
      </w:r>
      <w:r>
        <w:t xml:space="preserve"> to the path</w:t>
      </w:r>
      <w:r w:rsidR="00774924">
        <w:t xml:space="preserve"> for testing purposes</w:t>
      </w:r>
    </w:p>
    <w:p w14:paraId="72D99CA6" w14:textId="6A0761A1" w:rsidR="00B20C2A" w:rsidRDefault="00B20C2A" w:rsidP="00B20C2A">
      <w:r>
        <w:t xml:space="preserve">Build </w:t>
      </w:r>
      <w:proofErr w:type="spellStart"/>
      <w:r>
        <w:t>libzmq</w:t>
      </w:r>
      <w:proofErr w:type="spellEnd"/>
      <w:r>
        <w:t xml:space="preserve"> for FNCS and HELICS:</w:t>
      </w:r>
    </w:p>
    <w:p w14:paraId="470EF030" w14:textId="1707B6E6" w:rsidR="00DD048A" w:rsidRDefault="00DD048A" w:rsidP="007F4E75">
      <w:pPr>
        <w:pStyle w:val="Code"/>
      </w:pPr>
      <w:r>
        <w:t>cd c:\src\libzmq</w:t>
      </w:r>
    </w:p>
    <w:p w14:paraId="23212BB2" w14:textId="77777777" w:rsidR="00DD048A" w:rsidRDefault="00DD048A" w:rsidP="007F4E75">
      <w:pPr>
        <w:pStyle w:val="Code"/>
      </w:pPr>
      <w:r>
        <w:t>md build</w:t>
      </w:r>
    </w:p>
    <w:p w14:paraId="4A95FF5D" w14:textId="08163D2E" w:rsidR="00DD048A" w:rsidRDefault="00DD048A" w:rsidP="007F4E75">
      <w:pPr>
        <w:pStyle w:val="Code"/>
      </w:pPr>
      <w:r>
        <w:t>cd build</w:t>
      </w:r>
    </w:p>
    <w:p w14:paraId="1D0D839C" w14:textId="77777777" w:rsidR="005F2EF3" w:rsidRDefault="005F2EF3" w:rsidP="005F2EF3">
      <w:pPr>
        <w:pStyle w:val="Code"/>
      </w:pPr>
      <w:proofErr w:type="spellStart"/>
      <w:r>
        <w:t>cmake</w:t>
      </w:r>
      <w:proofErr w:type="spellEnd"/>
      <w:proofErr w:type="gramStart"/>
      <w:r>
        <w:t xml:space="preserve"> ..</w:t>
      </w:r>
      <w:proofErr w:type="gramEnd"/>
      <w:r>
        <w:t xml:space="preserve"> -DBUILD_STATIC=OFF -DBUILD_SHARED=ON -DZMQ_BUILD_TESTS=OFF \</w:t>
      </w:r>
    </w:p>
    <w:p w14:paraId="64F3FBD4" w14:textId="645812C7" w:rsidR="005F2EF3" w:rsidRDefault="005F2EF3" w:rsidP="005F2EF3">
      <w:pPr>
        <w:pStyle w:val="Code"/>
      </w:pPr>
      <w:r>
        <w:t xml:space="preserve">         -DENABLE_CPACK=OFF </w:t>
      </w:r>
      <w:r w:rsidR="00253E73">
        <w:t xml:space="preserve">-DWITH_PERF_TOOL=OFF </w:t>
      </w:r>
      <w:r>
        <w:t>-DCMAKE_INSTALL_PREFIX=C:\cmdtools</w:t>
      </w:r>
    </w:p>
    <w:p w14:paraId="1E7D3BDF" w14:textId="7F10DDBC" w:rsidR="0081330F" w:rsidRDefault="005F2EF3" w:rsidP="005F2EF3">
      <w:pPr>
        <w:pStyle w:val="Code"/>
      </w:pPr>
      <w:proofErr w:type="spellStart"/>
      <w:r>
        <w:t>cmake</w:t>
      </w:r>
      <w:proofErr w:type="spellEnd"/>
      <w:r>
        <w:t xml:space="preserve"> --build . --config Release --target install</w:t>
      </w:r>
    </w:p>
    <w:p w14:paraId="215B894A" w14:textId="77777777" w:rsidR="00B20C2A" w:rsidRDefault="00B20C2A" w:rsidP="007F4E75">
      <w:pPr>
        <w:spacing w:before="120"/>
      </w:pPr>
      <w:r>
        <w:t xml:space="preserve">Build </w:t>
      </w:r>
      <w:proofErr w:type="spellStart"/>
      <w:r>
        <w:t>czmq</w:t>
      </w:r>
      <w:proofErr w:type="spellEnd"/>
      <w:r>
        <w:t xml:space="preserve"> for FNCS:</w:t>
      </w:r>
    </w:p>
    <w:p w14:paraId="23FB6177" w14:textId="514B0BC2" w:rsidR="00DD048A" w:rsidRDefault="00DD048A" w:rsidP="007F4E75">
      <w:pPr>
        <w:pStyle w:val="Code"/>
      </w:pPr>
      <w:r>
        <w:t>cd c:\src\czmq</w:t>
      </w:r>
    </w:p>
    <w:p w14:paraId="7DD6E612" w14:textId="77777777" w:rsidR="00DD048A" w:rsidRDefault="00DD048A" w:rsidP="007F4E75">
      <w:pPr>
        <w:pStyle w:val="Code"/>
      </w:pPr>
      <w:r>
        <w:t>md build</w:t>
      </w:r>
    </w:p>
    <w:p w14:paraId="38454A8F" w14:textId="731E7F74" w:rsidR="00DD048A" w:rsidRDefault="00DD048A" w:rsidP="007F4E75">
      <w:pPr>
        <w:pStyle w:val="Code"/>
      </w:pPr>
      <w:r>
        <w:t>cd build</w:t>
      </w:r>
    </w:p>
    <w:p w14:paraId="60331FE9" w14:textId="77777777" w:rsidR="00C31804" w:rsidRDefault="00C31804" w:rsidP="007F4E75">
      <w:pPr>
        <w:pStyle w:val="Code"/>
      </w:pPr>
      <w:proofErr w:type="spellStart"/>
      <w:r w:rsidRPr="00C31804">
        <w:t>cmake</w:t>
      </w:r>
      <w:proofErr w:type="spellEnd"/>
      <w:proofErr w:type="gramStart"/>
      <w:r w:rsidRPr="00C31804">
        <w:t xml:space="preserve"> ..</w:t>
      </w:r>
      <w:proofErr w:type="gramEnd"/>
      <w:r w:rsidRPr="00C31804">
        <w:t xml:space="preserve"> -DCZMQ_BUILD_SHARED=ON -DCZMQ_BUILD_STATIC=OFF </w:t>
      </w:r>
      <w:r>
        <w:t>\</w:t>
      </w:r>
    </w:p>
    <w:p w14:paraId="2112A2D2" w14:textId="4883C710" w:rsidR="00961640" w:rsidRDefault="00C31804" w:rsidP="007F4E75">
      <w:pPr>
        <w:pStyle w:val="Code"/>
      </w:pPr>
      <w:r>
        <w:t xml:space="preserve">         </w:t>
      </w:r>
      <w:r w:rsidRPr="00C31804">
        <w:t>-DCMAKE_PREFIX_PATH=C:\cmdtools</w:t>
      </w:r>
    </w:p>
    <w:p w14:paraId="740C8CAF" w14:textId="36255982" w:rsidR="00961640" w:rsidRDefault="00961640" w:rsidP="007F4E75">
      <w:pPr>
        <w:pStyle w:val="Code"/>
      </w:pPr>
      <w:proofErr w:type="spellStart"/>
      <w:r>
        <w:t>cmake</w:t>
      </w:r>
      <w:proofErr w:type="spellEnd"/>
      <w:r>
        <w:t xml:space="preserve"> --build . --config Release</w:t>
      </w:r>
      <w:r w:rsidR="00CB04A9">
        <w:t xml:space="preserve"> –-target install</w:t>
      </w:r>
    </w:p>
    <w:p w14:paraId="4FAE8E75" w14:textId="77777777" w:rsidR="00B20C2A" w:rsidRDefault="00B20C2A" w:rsidP="007F4E75">
      <w:pPr>
        <w:spacing w:before="120"/>
      </w:pPr>
      <w:r w:rsidRPr="00B13280">
        <w:t>Build FNCS</w:t>
      </w:r>
      <w:r>
        <w:t>:</w:t>
      </w:r>
    </w:p>
    <w:p w14:paraId="4FE1139F" w14:textId="06BD3733" w:rsidR="00DD048A" w:rsidRDefault="00DD048A" w:rsidP="007F4E75">
      <w:pPr>
        <w:pStyle w:val="Code"/>
      </w:pPr>
      <w:r>
        <w:t>cd c:\src\FNCS</w:t>
      </w:r>
    </w:p>
    <w:p w14:paraId="08BAA982" w14:textId="77777777" w:rsidR="00DD048A" w:rsidRDefault="00DD048A" w:rsidP="007F4E75">
      <w:pPr>
        <w:pStyle w:val="Code"/>
      </w:pPr>
      <w:r>
        <w:t>md build</w:t>
      </w:r>
    </w:p>
    <w:p w14:paraId="7C05A588" w14:textId="122B302F" w:rsidR="00DD048A" w:rsidRDefault="00DD048A" w:rsidP="007F4E75">
      <w:pPr>
        <w:pStyle w:val="Code"/>
      </w:pPr>
      <w:r>
        <w:t>cd build</w:t>
      </w:r>
    </w:p>
    <w:p w14:paraId="1DE44255" w14:textId="5A093171" w:rsidR="00645141" w:rsidRDefault="00645141" w:rsidP="007F4E75">
      <w:pPr>
        <w:pStyle w:val="Code"/>
      </w:pPr>
      <w:proofErr w:type="spellStart"/>
      <w:r>
        <w:t>cmake</w:t>
      </w:r>
      <w:proofErr w:type="spellEnd"/>
      <w:proofErr w:type="gramStart"/>
      <w:r>
        <w:t xml:space="preserve"> ..</w:t>
      </w:r>
      <w:proofErr w:type="gramEnd"/>
      <w:r w:rsidR="00A337EC">
        <w:t xml:space="preserve"> -DCMAKE_INSTALL_PREFIX=C:\cmdtools</w:t>
      </w:r>
    </w:p>
    <w:p w14:paraId="7CE765AE" w14:textId="7E4ECC34" w:rsidR="00645141" w:rsidRDefault="00645141" w:rsidP="007F4E75">
      <w:pPr>
        <w:pStyle w:val="Code"/>
      </w:pPr>
      <w:proofErr w:type="spellStart"/>
      <w:r>
        <w:t>cmake</w:t>
      </w:r>
      <w:proofErr w:type="spellEnd"/>
      <w:r>
        <w:t xml:space="preserve"> –</w:t>
      </w:r>
      <w:r w:rsidR="0036346E">
        <w:t>-</w:t>
      </w:r>
      <w:r>
        <w:t>build . –-config Release</w:t>
      </w:r>
      <w:r w:rsidR="00A337EC">
        <w:t xml:space="preserve"> –-target install</w:t>
      </w:r>
    </w:p>
    <w:p w14:paraId="769C0FA5" w14:textId="26DBE94C" w:rsidR="00B20C2A" w:rsidRDefault="00B20C2A" w:rsidP="007F4E75">
      <w:pPr>
        <w:spacing w:before="120"/>
      </w:pPr>
      <w:r>
        <w:t>Build HELICS:</w:t>
      </w:r>
    </w:p>
    <w:p w14:paraId="40BA66AC" w14:textId="31561E9C" w:rsidR="00DD048A" w:rsidRDefault="00DD048A" w:rsidP="007F4E75">
      <w:pPr>
        <w:pStyle w:val="Code"/>
      </w:pPr>
      <w:r>
        <w:t>cd c:\src\HELICS-src</w:t>
      </w:r>
    </w:p>
    <w:p w14:paraId="4A01BB83" w14:textId="77777777" w:rsidR="00DD048A" w:rsidRDefault="00DD048A" w:rsidP="007F4E75">
      <w:pPr>
        <w:pStyle w:val="Code"/>
      </w:pPr>
      <w:r>
        <w:t>md build</w:t>
      </w:r>
    </w:p>
    <w:p w14:paraId="5D91E2E6" w14:textId="7D3920A9" w:rsidR="00DD048A" w:rsidRDefault="00DD048A" w:rsidP="007F4E75">
      <w:pPr>
        <w:pStyle w:val="Code"/>
      </w:pPr>
      <w:r>
        <w:t>cd build</w:t>
      </w:r>
    </w:p>
    <w:p w14:paraId="3477EA3E" w14:textId="77777777" w:rsidR="003D064D" w:rsidRDefault="003D064D" w:rsidP="003D064D">
      <w:pPr>
        <w:pStyle w:val="Code"/>
      </w:pPr>
      <w:proofErr w:type="spellStart"/>
      <w:r>
        <w:t>cmake</w:t>
      </w:r>
      <w:proofErr w:type="spellEnd"/>
      <w:proofErr w:type="gramStart"/>
      <w:r>
        <w:t xml:space="preserve"> ..</w:t>
      </w:r>
      <w:proofErr w:type="gramEnd"/>
      <w:r>
        <w:t xml:space="preserve"> -DBUILD_SHARED_LIBS=ON -DHELICS_DISABLE_BOOST=ON -DHELICS_ZMQ_SUBPROJECT=OFF \</w:t>
      </w:r>
    </w:p>
    <w:p w14:paraId="3E462742" w14:textId="3566DB6C" w:rsidR="003D064D" w:rsidRDefault="003D064D" w:rsidP="003D064D">
      <w:pPr>
        <w:pStyle w:val="Code"/>
      </w:pPr>
      <w:r>
        <w:t xml:space="preserve">         -DCMAKE_INSTALL_PREFIX=C:\cmdtools</w:t>
      </w:r>
    </w:p>
    <w:p w14:paraId="245CEB71" w14:textId="77777777" w:rsidR="003D064D" w:rsidRDefault="003D064D" w:rsidP="003D064D">
      <w:pPr>
        <w:pStyle w:val="Code"/>
      </w:pPr>
      <w:r>
        <w:t>git submodule update --</w:t>
      </w:r>
      <w:proofErr w:type="spellStart"/>
      <w:r>
        <w:t>init</w:t>
      </w:r>
      <w:proofErr w:type="spellEnd"/>
    </w:p>
    <w:p w14:paraId="13A6F865" w14:textId="10C01536" w:rsidR="000E78C5" w:rsidRDefault="003D064D" w:rsidP="003D064D">
      <w:pPr>
        <w:pStyle w:val="Code"/>
      </w:pPr>
      <w:proofErr w:type="spellStart"/>
      <w:r>
        <w:t>cmake</w:t>
      </w:r>
      <w:proofErr w:type="spellEnd"/>
      <w:r>
        <w:t xml:space="preserve"> --build . --config Release --target install</w:t>
      </w:r>
    </w:p>
    <w:p w14:paraId="33FA619B" w14:textId="14DDC04F" w:rsidR="00B17DFC" w:rsidRDefault="00B17DFC" w:rsidP="003D064D">
      <w:pPr>
        <w:pStyle w:val="Code"/>
      </w:pPr>
      <w:proofErr w:type="spellStart"/>
      <w:r>
        <w:t>helics_broker</w:t>
      </w:r>
      <w:proofErr w:type="spellEnd"/>
      <w:r>
        <w:t xml:space="preserve"> -–version  # should return a version numbe</w:t>
      </w:r>
      <w:r w:rsidR="00E816CA">
        <w:t xml:space="preserve">r for “pip install </w:t>
      </w:r>
      <w:proofErr w:type="spellStart"/>
      <w:r w:rsidR="00E816CA">
        <w:t>helics</w:t>
      </w:r>
      <w:proofErr w:type="spellEnd"/>
      <w:r w:rsidR="00E816CA">
        <w:t>==version”</w:t>
      </w:r>
    </w:p>
    <w:p w14:paraId="5C11116B" w14:textId="5DE1F853"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49FDB971" w14:textId="5519E562" w:rsidR="00E7029E" w:rsidRDefault="00E7029E" w:rsidP="007F4E75">
      <w:pPr>
        <w:pStyle w:val="Code"/>
      </w:pPr>
      <w:r>
        <w:t>cd c:\src\linenoise-ng</w:t>
      </w:r>
    </w:p>
    <w:p w14:paraId="25BFF799" w14:textId="4ECD26B9" w:rsidR="00E7029E" w:rsidRDefault="00E7029E" w:rsidP="007F4E75">
      <w:pPr>
        <w:pStyle w:val="Code"/>
      </w:pPr>
      <w:r>
        <w:t>md build</w:t>
      </w:r>
    </w:p>
    <w:p w14:paraId="508A705D" w14:textId="1614643E" w:rsidR="00E7029E" w:rsidRDefault="00E7029E" w:rsidP="007F4E75">
      <w:pPr>
        <w:pStyle w:val="Code"/>
      </w:pPr>
      <w:r>
        <w:t>cd build</w:t>
      </w:r>
    </w:p>
    <w:p w14:paraId="2756669B" w14:textId="61F8ADEF" w:rsidR="00E7029E" w:rsidRDefault="00E7029E" w:rsidP="007F4E75">
      <w:pPr>
        <w:pStyle w:val="Code"/>
      </w:pPr>
      <w:proofErr w:type="spellStart"/>
      <w:r>
        <w:t>cmake</w:t>
      </w:r>
      <w:proofErr w:type="spellEnd"/>
      <w:proofErr w:type="gramStart"/>
      <w:r>
        <w:t xml:space="preserve"> ..</w:t>
      </w:r>
      <w:proofErr w:type="gramEnd"/>
      <w:r w:rsidR="00F413A5">
        <w:t xml:space="preserve"> -DCMAKE_INSTALL_PREFIX=C:\cmdtools</w:t>
      </w:r>
    </w:p>
    <w:p w14:paraId="410077B9" w14:textId="44609366" w:rsidR="00E7029E" w:rsidRDefault="00E7029E" w:rsidP="007F4E75">
      <w:pPr>
        <w:pStyle w:val="Code"/>
      </w:pPr>
      <w:proofErr w:type="spellStart"/>
      <w:r w:rsidRPr="00E7029E">
        <w:t>cmake</w:t>
      </w:r>
      <w:proofErr w:type="spellEnd"/>
      <w:r w:rsidRPr="00E7029E">
        <w:t xml:space="preserve"> --build . --config Release</w:t>
      </w:r>
      <w:r w:rsidR="00FA3B45">
        <w:t xml:space="preserve"> –-target install</w:t>
      </w:r>
    </w:p>
    <w:p w14:paraId="15D6260B" w14:textId="6524862A"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4E985F3D" w14:textId="515DCE5D" w:rsidR="00EB4505" w:rsidRDefault="00EB4505" w:rsidP="007F4E75">
      <w:pPr>
        <w:pStyle w:val="Code"/>
      </w:pPr>
      <w:r>
        <w:t>cd c:\src\KLUSolve</w:t>
      </w:r>
    </w:p>
    <w:p w14:paraId="0B4C4CA6" w14:textId="6D361389" w:rsidR="00EB4505" w:rsidRDefault="00EB4505" w:rsidP="007F4E75">
      <w:pPr>
        <w:pStyle w:val="Code"/>
      </w:pPr>
      <w:r>
        <w:t>md build</w:t>
      </w:r>
    </w:p>
    <w:p w14:paraId="09253268" w14:textId="7A9CA5EE" w:rsidR="00EB4505" w:rsidRDefault="00EB4505" w:rsidP="007F4E75">
      <w:pPr>
        <w:pStyle w:val="Code"/>
      </w:pPr>
      <w:r>
        <w:t>cd build</w:t>
      </w:r>
    </w:p>
    <w:p w14:paraId="730B78CD" w14:textId="27B4442C" w:rsidR="00EB4505" w:rsidRDefault="00EB4505" w:rsidP="007F4E75">
      <w:pPr>
        <w:pStyle w:val="Code"/>
      </w:pPr>
      <w:proofErr w:type="spellStart"/>
      <w:r>
        <w:t>cmake</w:t>
      </w:r>
      <w:proofErr w:type="spellEnd"/>
      <w:proofErr w:type="gramStart"/>
      <w:r>
        <w:t xml:space="preserve"> ..</w:t>
      </w:r>
      <w:proofErr w:type="gramEnd"/>
      <w:r w:rsidR="00EA1857">
        <w:t xml:space="preserve"> -DCMAKE_INSTALL_PREFIX=C:\cmdtools</w:t>
      </w:r>
    </w:p>
    <w:p w14:paraId="1A263315" w14:textId="05F04EAF" w:rsidR="00EB4505" w:rsidRDefault="00EB4505" w:rsidP="007F4E75">
      <w:pPr>
        <w:pStyle w:val="Code"/>
      </w:pPr>
      <w:proofErr w:type="spellStart"/>
      <w:r>
        <w:lastRenderedPageBreak/>
        <w:t>cmake</w:t>
      </w:r>
      <w:proofErr w:type="spellEnd"/>
      <w:r>
        <w:t xml:space="preserve"> --build . --config Releas</w:t>
      </w:r>
      <w:r w:rsidR="00EB4275">
        <w:t>e</w:t>
      </w:r>
      <w:r w:rsidR="00791588">
        <w:t xml:space="preserve"> –-target install</w:t>
      </w:r>
    </w:p>
    <w:p w14:paraId="0AACCEC6" w14:textId="77777777" w:rsidR="00EC7B02" w:rsidRDefault="00EC7B02" w:rsidP="00EC7B02">
      <w:pPr>
        <w:spacing w:before="120"/>
      </w:pPr>
      <w:r>
        <w:t xml:space="preserve">Build </w:t>
      </w:r>
      <w:proofErr w:type="spellStart"/>
      <w:r>
        <w:t>OpenDSSCmd</w:t>
      </w:r>
      <w:proofErr w:type="spellEnd"/>
      <w:r>
        <w:t>:</w:t>
      </w:r>
    </w:p>
    <w:p w14:paraId="22852573" w14:textId="3601E3A5" w:rsidR="00EC7B02" w:rsidRDefault="00EC7B02" w:rsidP="00EC7B02">
      <w:pPr>
        <w:pStyle w:val="Code"/>
      </w:pPr>
      <w:r>
        <w:t xml:space="preserve">cd </w:t>
      </w:r>
      <w:r w:rsidR="00196418">
        <w:t>c:\src\OpenDSS\</w:t>
      </w:r>
      <w:r w:rsidR="002523FD">
        <w:t>Version7\</w:t>
      </w:r>
      <w:r w:rsidR="00196418">
        <w:t>Source\CMD</w:t>
      </w:r>
    </w:p>
    <w:p w14:paraId="68FA63FF" w14:textId="4738A9AD" w:rsidR="00EC7B02" w:rsidRDefault="00EC7B02" w:rsidP="00EC7B02">
      <w:pPr>
        <w:pStyle w:val="Code"/>
      </w:pPr>
      <w:r>
        <w:t>md units</w:t>
      </w:r>
    </w:p>
    <w:p w14:paraId="3AB9CB71" w14:textId="3C6F63D8" w:rsidR="00EC7B02" w:rsidRDefault="00EC7B02" w:rsidP="00EC7B02">
      <w:pPr>
        <w:pStyle w:val="Code"/>
      </w:pPr>
      <w:r>
        <w:t>build.</w:t>
      </w:r>
      <w:r w:rsidR="00196418">
        <w:t>bat</w:t>
      </w:r>
    </w:p>
    <w:p w14:paraId="04BE8F03" w14:textId="77777777" w:rsidR="00EC7B02" w:rsidRDefault="00EC7B02" w:rsidP="00EC7B02">
      <w:pPr>
        <w:pStyle w:val="Code"/>
      </w:pPr>
    </w:p>
    <w:p w14:paraId="1D811B37" w14:textId="77777777" w:rsidR="00EC7B02" w:rsidRDefault="00EC7B02" w:rsidP="00EC7B02">
      <w:r>
        <w:t xml:space="preserve">Test </w:t>
      </w:r>
      <w:proofErr w:type="spellStart"/>
      <w:r>
        <w:t>OpenDSSCmd</w:t>
      </w:r>
      <w:proofErr w:type="spellEnd"/>
      <w:r>
        <w:t>:</w:t>
      </w:r>
    </w:p>
    <w:p w14:paraId="7CFDDE80" w14:textId="77777777" w:rsidR="00EC7B02" w:rsidRDefault="00EC7B02" w:rsidP="00EC7B02">
      <w:pPr>
        <w:pStyle w:val="Code"/>
      </w:pPr>
      <w:r>
        <w:t>cd test</w:t>
      </w:r>
    </w:p>
    <w:p w14:paraId="6CBDE7F7"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C78E711" w14:textId="4A0D2F45" w:rsidR="00EC7B02" w:rsidRPr="00EC7B02" w:rsidRDefault="00EC7B02" w:rsidP="00EC7B02">
      <w:pPr>
        <w:pStyle w:val="Code"/>
        <w:rPr>
          <w:iCs/>
        </w:rPr>
      </w:pPr>
      <w:proofErr w:type="spellStart"/>
      <w:r w:rsidRPr="00EC7B02">
        <w:rPr>
          <w:bCs/>
          <w:iCs/>
        </w:rPr>
        <w:t>opendsscmd</w:t>
      </w:r>
      <w:proofErr w:type="spellEnd"/>
    </w:p>
    <w:p w14:paraId="55454639"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5DA3EABF" w14:textId="2915F2B7" w:rsidR="00EC7B02" w:rsidRPr="006E4E44" w:rsidRDefault="00EC7B02" w:rsidP="00EC7B02">
      <w:pPr>
        <w:pStyle w:val="Code"/>
        <w:rPr>
          <w:bCs/>
          <w:iCs/>
        </w:rPr>
      </w:pPr>
      <w:proofErr w:type="spellStart"/>
      <w:r w:rsidRPr="006E4E44">
        <w:rPr>
          <w:bCs/>
          <w:iCs/>
        </w:rPr>
        <w:t>opendsscmd</w:t>
      </w:r>
      <w:proofErr w:type="spellEnd"/>
      <w:r w:rsidRPr="006E4E44">
        <w:rPr>
          <w:bCs/>
          <w:iCs/>
        </w:rPr>
        <w:t xml:space="preserve"> IEEE13Nodeckt.dss</w:t>
      </w:r>
    </w:p>
    <w:p w14:paraId="74718CC2" w14:textId="77777777" w:rsidR="00EC7B02" w:rsidRPr="006E4E44" w:rsidRDefault="00EC7B02" w:rsidP="00EC7B02">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54375586" w14:textId="0F83C8C2" w:rsidR="00B962A9" w:rsidRDefault="00EC7B02" w:rsidP="00AF6764">
      <w:pPr>
        <w:pStyle w:val="Code"/>
        <w:rPr>
          <w:bCs/>
          <w:iCs/>
        </w:rPr>
      </w:pPr>
      <w:r w:rsidRPr="006E4E44">
        <w:rPr>
          <w:bCs/>
          <w:iCs/>
        </w:rPr>
        <w:t>test_fncs.</w:t>
      </w:r>
      <w:r>
        <w:rPr>
          <w:bCs/>
          <w:iCs/>
        </w:rPr>
        <w:t>bat</w:t>
      </w:r>
    </w:p>
    <w:p w14:paraId="20ABBD2F" w14:textId="1729A617" w:rsidR="000E1FF7" w:rsidRPr="006E4E44" w:rsidRDefault="000E1FF7" w:rsidP="000E1FF7">
      <w:pPr>
        <w:pStyle w:val="Code"/>
        <w:rPr>
          <w:rFonts w:asciiTheme="minorHAnsi" w:hAnsiTheme="minorHAnsi"/>
          <w:sz w:val="22"/>
          <w:szCs w:val="22"/>
        </w:rPr>
      </w:pPr>
      <w:r>
        <w:rPr>
          <w:rFonts w:asciiTheme="minorHAnsi" w:hAnsiTheme="minorHAnsi"/>
          <w:sz w:val="22"/>
          <w:szCs w:val="22"/>
        </w:rPr>
        <w:t>Copy this executable to the path.</w:t>
      </w:r>
    </w:p>
    <w:p w14:paraId="778585AB" w14:textId="533E3DD5" w:rsidR="000E1FF7" w:rsidRPr="00EC7B02" w:rsidRDefault="000E1FF7" w:rsidP="000E1FF7">
      <w:pPr>
        <w:pStyle w:val="Code"/>
        <w:rPr>
          <w:iCs/>
        </w:rPr>
      </w:pPr>
      <w:r>
        <w:rPr>
          <w:bCs/>
          <w:iCs/>
        </w:rPr>
        <w:t xml:space="preserve">copy </w:t>
      </w:r>
      <w:r w:rsidRPr="00EC7B02">
        <w:rPr>
          <w:bCs/>
          <w:iCs/>
        </w:rPr>
        <w:t>opendsscmd</w:t>
      </w:r>
      <w:r>
        <w:rPr>
          <w:bCs/>
          <w:iCs/>
        </w:rPr>
        <w:t>.exe c:\cmdtools\bin</w:t>
      </w:r>
    </w:p>
    <w:p w14:paraId="318CC08A" w14:textId="2EBBDA6D" w:rsidR="00B20C2A" w:rsidRDefault="00B20C2A" w:rsidP="00B20C2A">
      <w:pPr>
        <w:pStyle w:val="Heading2"/>
      </w:pPr>
      <w:bookmarkStart w:id="10" w:name="_Toc66384674"/>
      <w:r>
        <w:t>Installer Builds</w:t>
      </w:r>
      <w:bookmarkEnd w:id="10"/>
    </w:p>
    <w:p w14:paraId="77B74569" w14:textId="01EB476A" w:rsidR="00B20C2A" w:rsidRDefault="00B20C2A" w:rsidP="00B20C2A">
      <w:r>
        <w:t xml:space="preserve">The </w:t>
      </w:r>
      <w:proofErr w:type="spellStart"/>
      <w:r>
        <w:t>Bitrock</w:t>
      </w:r>
      <w:proofErr w:type="spellEnd"/>
      <w:r>
        <w:t xml:space="preserve"> Installer has been acquired by VMWare.  It runs on Linux, Mac OS X and Windows; it can then build the installers for all three platforms. On a checkout of the full repository, the installer project file will be found at </w:t>
      </w:r>
      <w:r w:rsidRPr="00B20C2A">
        <w:rPr>
          <w:b/>
          <w:bCs/>
          <w:i/>
          <w:iCs/>
        </w:rPr>
        <w:t>~/</w:t>
      </w:r>
      <w:proofErr w:type="spellStart"/>
      <w:r w:rsidRPr="00B20C2A">
        <w:rPr>
          <w:b/>
          <w:bCs/>
          <w:i/>
          <w:iCs/>
        </w:rPr>
        <w:t>src</w:t>
      </w:r>
      <w:proofErr w:type="spellEnd"/>
      <w:r w:rsidRPr="00B20C2A">
        <w:rPr>
          <w:b/>
          <w:bCs/>
          <w:i/>
          <w:iCs/>
        </w:rPr>
        <w:t>/</w:t>
      </w:r>
      <w:proofErr w:type="spellStart"/>
      <w:r w:rsidRPr="00B20C2A">
        <w:rPr>
          <w:b/>
          <w:bCs/>
          <w:i/>
          <w:iCs/>
        </w:rPr>
        <w:t>OpenDSS</w:t>
      </w:r>
      <w:proofErr w:type="spellEnd"/>
      <w:r w:rsidRPr="00B20C2A">
        <w:rPr>
          <w:b/>
          <w:bCs/>
          <w:i/>
          <w:iCs/>
        </w:rPr>
        <w:t>/</w:t>
      </w:r>
      <w:proofErr w:type="spellStart"/>
      <w:r w:rsidRPr="00B20C2A">
        <w:rPr>
          <w:b/>
          <w:bCs/>
          <w:i/>
          <w:iCs/>
        </w:rPr>
        <w:t>Distrib</w:t>
      </w:r>
      <w:proofErr w:type="spellEnd"/>
      <w:r w:rsidRPr="00B20C2A">
        <w:rPr>
          <w:b/>
          <w:bCs/>
          <w:i/>
          <w:iCs/>
        </w:rPr>
        <w:t>/</w:t>
      </w:r>
      <w:proofErr w:type="spellStart"/>
      <w:r w:rsidRPr="00B20C2A">
        <w:rPr>
          <w:b/>
          <w:bCs/>
          <w:i/>
          <w:iCs/>
        </w:rPr>
        <w:t>BitrockInstaller</w:t>
      </w:r>
      <w:proofErr w:type="spellEnd"/>
      <w:r w:rsidRPr="00B20C2A">
        <w:rPr>
          <w:b/>
          <w:bCs/>
          <w:i/>
          <w:iCs/>
        </w:rPr>
        <w:t>/OpenDSSCmd.xml</w:t>
      </w:r>
      <w:r>
        <w:t>, with supporting scripts in the same directory.</w:t>
      </w:r>
      <w:r w:rsidR="00BE1445">
        <w:t xml:space="preserve"> </w:t>
      </w:r>
      <w:r w:rsidR="00402AF2">
        <w:t>Upload</w:t>
      </w:r>
      <w:r w:rsidR="00BE1445">
        <w:t xml:space="preserve"> to </w:t>
      </w:r>
      <w:hyperlink r:id="rId26" w:history="1">
        <w:r w:rsidR="00BE1445" w:rsidRPr="00884610">
          <w:rPr>
            <w:rStyle w:val="Hyperlink"/>
          </w:rPr>
          <w:t>https://sourceforge.net/projects/electricdss/files/OpenDSSCmd/</w:t>
        </w:r>
      </w:hyperlink>
    </w:p>
    <w:p w14:paraId="2E05C856" w14:textId="6956F288" w:rsidR="004F0059" w:rsidRDefault="004F0059" w:rsidP="004F0059">
      <w:pPr>
        <w:pStyle w:val="ListParagraph"/>
        <w:numPr>
          <w:ilvl w:val="0"/>
          <w:numId w:val="42"/>
        </w:numPr>
      </w:pPr>
      <w:r>
        <w:t xml:space="preserve">If building in a TESP-like environment, use </w:t>
      </w:r>
      <w:r w:rsidRPr="004F0059">
        <w:rPr>
          <w:i/>
          <w:iCs/>
        </w:rPr>
        <w:t>$TESP_INSTALL=/</w:t>
      </w:r>
      <w:proofErr w:type="spellStart"/>
      <w:r w:rsidRPr="004F0059">
        <w:rPr>
          <w:i/>
          <w:iCs/>
        </w:rPr>
        <w:t>usr</w:t>
      </w:r>
      <w:proofErr w:type="spellEnd"/>
      <w:r w:rsidRPr="004F0059">
        <w:rPr>
          <w:i/>
          <w:iCs/>
        </w:rPr>
        <w:t>/local</w:t>
      </w:r>
      <w:r>
        <w:t xml:space="preserve"> for FNCS and HELICS</w:t>
      </w:r>
    </w:p>
    <w:p w14:paraId="69E20CAB" w14:textId="21B818E1" w:rsidR="004F0059" w:rsidRPr="00B20C2A" w:rsidRDefault="004F0059" w:rsidP="004F0059">
      <w:pPr>
        <w:pStyle w:val="ListParagraph"/>
        <w:numPr>
          <w:ilvl w:val="0"/>
          <w:numId w:val="42"/>
        </w:numPr>
      </w:pPr>
      <w:r>
        <w:t xml:space="preserve">To sync the Python interface, use </w:t>
      </w:r>
      <w:r w:rsidRPr="004F0059">
        <w:rPr>
          <w:i/>
          <w:iCs/>
        </w:rPr>
        <w:t xml:space="preserve">pip install </w:t>
      </w:r>
      <w:proofErr w:type="spellStart"/>
      <w:r w:rsidRPr="004F0059">
        <w:rPr>
          <w:i/>
          <w:iCs/>
        </w:rPr>
        <w:t>helics</w:t>
      </w:r>
      <w:proofErr w:type="spellEnd"/>
      <w:r w:rsidRPr="004F0059">
        <w:rPr>
          <w:i/>
          <w:iCs/>
        </w:rPr>
        <w:t>==2.6.1</w:t>
      </w:r>
      <w:r>
        <w:t xml:space="preserve">, where 2.6.1 is the result of </w:t>
      </w:r>
      <w:proofErr w:type="spellStart"/>
      <w:r w:rsidRPr="004F0059">
        <w:rPr>
          <w:i/>
          <w:iCs/>
        </w:rPr>
        <w:t>helics_broker</w:t>
      </w:r>
      <w:proofErr w:type="spellEnd"/>
      <w:r w:rsidRPr="004F0059">
        <w:rPr>
          <w:i/>
          <w:iCs/>
        </w:rPr>
        <w:t xml:space="preserve"> --version</w:t>
      </w:r>
    </w:p>
    <w:p w14:paraId="4A746321" w14:textId="77777777" w:rsidR="00725AC2" w:rsidRDefault="00717592" w:rsidP="00717592">
      <w:pPr>
        <w:pStyle w:val="Heading1"/>
      </w:pPr>
      <w:bookmarkStart w:id="11" w:name="_Toc66384675"/>
      <w:r>
        <w:t xml:space="preserve">FNCS </w:t>
      </w:r>
      <w:r w:rsidR="00B36C1C">
        <w:t xml:space="preserve">and HELICS </w:t>
      </w:r>
      <w:r>
        <w:t>Example</w:t>
      </w:r>
      <w:r w:rsidR="00725AC2">
        <w:t>s</w:t>
      </w:r>
      <w:bookmarkEnd w:id="11"/>
    </w:p>
    <w:p w14:paraId="5FF61FAC" w14:textId="6E0BCA05" w:rsidR="00717592" w:rsidRDefault="00E476F2" w:rsidP="00B940FF">
      <w:pPr>
        <w:pStyle w:val="Heading2"/>
        <w:spacing w:before="0"/>
      </w:pPr>
      <w:bookmarkStart w:id="12" w:name="_Toc66384676"/>
      <w:r>
        <w:t>PV and Switching on IEEE 13-Bus Feeder</w:t>
      </w:r>
      <w:bookmarkEnd w:id="12"/>
    </w:p>
    <w:p w14:paraId="54C5AF45" w14:textId="623A4A05" w:rsidR="00717592" w:rsidRDefault="00C83A6A" w:rsidP="00717592">
      <w:r>
        <w:t xml:space="preserve">Input files for this example may be found under </w:t>
      </w:r>
      <w:r w:rsidRPr="00C83A6A">
        <w:rPr>
          <w:b/>
          <w:bCs/>
          <w:i/>
          <w:iCs/>
        </w:rPr>
        <w:t>Version7/Source/CMD/Test</w:t>
      </w:r>
      <w:r>
        <w:t xml:space="preserve"> of the repository. With reference to </w:t>
      </w:r>
      <w:r>
        <w:fldChar w:fldCharType="begin"/>
      </w:r>
      <w:r>
        <w:instrText xml:space="preserve"> REF _Ref9513716 \h </w:instrText>
      </w:r>
      <w:r>
        <w:fldChar w:fldCharType="separate"/>
      </w:r>
      <w:r w:rsidR="00B940FF">
        <w:t xml:space="preserve">Figure </w:t>
      </w:r>
      <w:r w:rsidR="00B940FF">
        <w:rPr>
          <w:noProof/>
        </w:rPr>
        <w:t>1</w:t>
      </w:r>
      <w:r>
        <w:fldChar w:fldCharType="end"/>
      </w:r>
      <w:r>
        <w:t xml:space="preserve">, a 285-kW solar generator has been added to bus 634, and then a cloudy day is simulated at 1-second time steps. At mid-day, the </w:t>
      </w:r>
      <w:proofErr w:type="gramStart"/>
      <w:r>
        <w:t>normally-closed</w:t>
      </w:r>
      <w:proofErr w:type="gramEnd"/>
      <w:r>
        <w:t xml:space="preserve">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B940FF">
        <w:t xml:space="preserve">Figure </w:t>
      </w:r>
      <w:r w:rsidR="00B940FF">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794488FF" w14:textId="38F91E23" w:rsidR="00717592" w:rsidRDefault="00717592" w:rsidP="00717592">
      <w:r w:rsidRPr="00717592">
        <w:rPr>
          <w:noProof/>
        </w:rPr>
        <w:drawing>
          <wp:inline distT="0" distB="0" distL="0" distR="0" wp14:anchorId="5390776E" wp14:editId="53C4287B">
            <wp:extent cx="2281238" cy="1933621"/>
            <wp:effectExtent l="0" t="0" r="5080" b="0"/>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7" cstate="print"/>
                    <a:srcRect/>
                    <a:stretch>
                      <a:fillRect/>
                    </a:stretch>
                  </pic:blipFill>
                  <pic:spPr bwMode="auto">
                    <a:xfrm>
                      <a:off x="0" y="0"/>
                      <a:ext cx="2365604" cy="2005131"/>
                    </a:xfrm>
                    <a:prstGeom prst="rect">
                      <a:avLst/>
                    </a:prstGeom>
                    <a:noFill/>
                  </pic:spPr>
                </pic:pic>
              </a:graphicData>
            </a:graphic>
          </wp:inline>
        </w:drawing>
      </w:r>
      <w:r>
        <w:rPr>
          <w:noProof/>
        </w:rPr>
        <w:drawing>
          <wp:inline distT="0" distB="0" distL="0" distR="0" wp14:anchorId="75C83776" wp14:editId="11C68ED0">
            <wp:extent cx="3209927" cy="19259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89894" cy="1973935"/>
                    </a:xfrm>
                    <a:prstGeom prst="rect">
                      <a:avLst/>
                    </a:prstGeom>
                  </pic:spPr>
                </pic:pic>
              </a:graphicData>
            </a:graphic>
          </wp:inline>
        </w:drawing>
      </w:r>
    </w:p>
    <w:p w14:paraId="4805E6BA" w14:textId="2D822906" w:rsidR="00717592" w:rsidRDefault="00580F9F" w:rsidP="00580F9F">
      <w:pPr>
        <w:pStyle w:val="Caption"/>
      </w:pPr>
      <w:bookmarkStart w:id="13" w:name="_Ref9513716"/>
      <w:r>
        <w:lastRenderedPageBreak/>
        <w:t xml:space="preserve">Figure </w:t>
      </w:r>
      <w:fldSimple w:instr=" SEQ Figure \* ARABIC ">
        <w:r w:rsidR="00B940FF">
          <w:rPr>
            <w:noProof/>
          </w:rPr>
          <w:t>1</w:t>
        </w:r>
      </w:fldSimple>
      <w:bookmarkEnd w:id="13"/>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53CB94B0" w14:textId="23CF4F48" w:rsidR="00D03BDC" w:rsidRDefault="00D03BDC" w:rsidP="00D03BDC">
      <w:r>
        <w:t xml:space="preserve">The bash script that runs this example on Mac or Linux follows, as </w:t>
      </w:r>
      <w:r w:rsidRPr="00D03BDC">
        <w:rPr>
          <w:b/>
          <w:bCs/>
          <w:i/>
          <w:iCs/>
        </w:rPr>
        <w:t>test_fncspv.sh</w:t>
      </w:r>
      <w:r>
        <w:t xml:space="preserve">. The three federates are </w:t>
      </w:r>
      <w:proofErr w:type="spellStart"/>
      <w:r>
        <w:t>OpenDSS</w:t>
      </w:r>
      <w:proofErr w:type="spellEnd"/>
      <w:r>
        <w:t xml:space="preserve">, a FNCS player to pipe scripted commands into </w:t>
      </w:r>
      <w:proofErr w:type="spellStart"/>
      <w:r>
        <w:t>OpenDSS</w:t>
      </w:r>
      <w:proofErr w:type="spellEnd"/>
      <w:r>
        <w:t xml:space="preserve">, and a FNCS tracer to log publications from </w:t>
      </w:r>
      <w:proofErr w:type="spellStart"/>
      <w:r>
        <w:t>OpenDSS</w:t>
      </w:r>
      <w:proofErr w:type="spellEnd"/>
      <w:r>
        <w:t>.</w:t>
      </w:r>
    </w:p>
    <w:p w14:paraId="09CA1729"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brok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28E7431B"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play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opendss.playerpv</w:t>
      </w:r>
      <w:proofErr w:type="spellEnd"/>
      <w:r w:rsidRPr="00D03BDC">
        <w:rPr>
          <w:rFonts w:ascii="Courier New" w:eastAsia="Times New Roman" w:hAnsi="Courier New" w:cs="Courier New"/>
          <w:color w:val="000000"/>
          <w:sz w:val="16"/>
          <w:szCs w:val="16"/>
        </w:rPr>
        <w:t xml:space="preserve"> &amp;&gt; playerpv.log &amp;)</w:t>
      </w:r>
    </w:p>
    <w:p w14:paraId="4B063A06"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tracer.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trac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tracerpv.out</w:t>
      </w:r>
      <w:proofErr w:type="spellEnd"/>
      <w:r w:rsidRPr="00D03BDC">
        <w:rPr>
          <w:rFonts w:ascii="Courier New" w:eastAsia="Times New Roman" w:hAnsi="Courier New" w:cs="Courier New"/>
          <w:color w:val="000000"/>
          <w:sz w:val="16"/>
          <w:szCs w:val="16"/>
        </w:rPr>
        <w:t xml:space="preserve"> &amp;&gt; tracerpv.log &amp;)</w:t>
      </w:r>
    </w:p>
    <w:p w14:paraId="0B41B41F" w14:textId="29142B4A" w:rsidR="00D03BDC" w:rsidRPr="00420B39" w:rsidRDefault="00D03BDC" w:rsidP="00420B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opendss.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opendsscmd</w:t>
      </w:r>
      <w:proofErr w:type="spellEnd"/>
      <w:r w:rsidRPr="00D03BDC">
        <w:rPr>
          <w:rFonts w:ascii="Courier New" w:eastAsia="Times New Roman" w:hAnsi="Courier New" w:cs="Courier New"/>
          <w:color w:val="000000"/>
          <w:sz w:val="16"/>
          <w:szCs w:val="16"/>
        </w:rPr>
        <w:t xml:space="preserve">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5F84DCF5" w14:textId="72A7C80D" w:rsidR="00D03BDC" w:rsidRDefault="00D03BDC" w:rsidP="00420B39">
      <w:pPr>
        <w:spacing w:before="120"/>
      </w:pPr>
      <w:r>
        <w:t xml:space="preserve">The FNCS configuration file for </w:t>
      </w:r>
      <w:proofErr w:type="spellStart"/>
      <w:r>
        <w:t>OpenDSS</w:t>
      </w:r>
      <w:proofErr w:type="spellEnd"/>
      <w:r>
        <w:t xml:space="preserve">, </w:t>
      </w:r>
      <w:proofErr w:type="spellStart"/>
      <w:r w:rsidRPr="00D03BDC">
        <w:rPr>
          <w:b/>
          <w:bCs/>
          <w:i/>
          <w:iCs/>
        </w:rPr>
        <w:t>opendss.yaml</w:t>
      </w:r>
      <w:proofErr w:type="spellEnd"/>
      <w:r>
        <w:t>, is show below.</w:t>
      </w:r>
    </w:p>
    <w:p w14:paraId="7EFAD4EE"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name: </w:t>
      </w:r>
      <w:proofErr w:type="spellStart"/>
      <w:r w:rsidRPr="00B940FF">
        <w:rPr>
          <w:color w:val="000000"/>
          <w:sz w:val="16"/>
          <w:szCs w:val="16"/>
        </w:rPr>
        <w:t>opendss</w:t>
      </w:r>
      <w:proofErr w:type="spellEnd"/>
    </w:p>
    <w:p w14:paraId="77C7AE96" w14:textId="77777777" w:rsidR="00D03BDC" w:rsidRPr="00B940FF" w:rsidRDefault="00D03BDC" w:rsidP="00D03BDC">
      <w:pPr>
        <w:pStyle w:val="HTMLPreformatted"/>
        <w:shd w:val="clear" w:color="auto" w:fill="FFFFFF"/>
        <w:rPr>
          <w:color w:val="000000"/>
          <w:sz w:val="16"/>
          <w:szCs w:val="16"/>
        </w:rPr>
      </w:pPr>
      <w:proofErr w:type="spellStart"/>
      <w:r w:rsidRPr="00B940FF">
        <w:rPr>
          <w:color w:val="000000"/>
          <w:sz w:val="16"/>
          <w:szCs w:val="16"/>
        </w:rPr>
        <w:t>time_delta</w:t>
      </w:r>
      <w:proofErr w:type="spellEnd"/>
      <w:r w:rsidRPr="00B940FF">
        <w:rPr>
          <w:color w:val="000000"/>
          <w:sz w:val="16"/>
          <w:szCs w:val="16"/>
        </w:rPr>
        <w:t>: 1s</w:t>
      </w:r>
    </w:p>
    <w:p w14:paraId="4281A1B6"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broker: </w:t>
      </w:r>
      <w:r w:rsidRPr="00B940FF">
        <w:rPr>
          <w:color w:val="FF0000"/>
          <w:sz w:val="16"/>
          <w:szCs w:val="16"/>
        </w:rPr>
        <w:t>tcp://localhost:5570</w:t>
      </w:r>
    </w:p>
    <w:p w14:paraId="02258848"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values:</w:t>
      </w:r>
    </w:p>
    <w:p w14:paraId="74E9D85E"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command:</w:t>
      </w:r>
    </w:p>
    <w:p w14:paraId="4A1E806B"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topic: </w:t>
      </w:r>
      <w:r w:rsidRPr="00B940FF">
        <w:rPr>
          <w:color w:val="FF0000"/>
          <w:sz w:val="16"/>
          <w:szCs w:val="16"/>
        </w:rPr>
        <w:t>player</w:t>
      </w:r>
      <w:r w:rsidRPr="00B940FF">
        <w:rPr>
          <w:color w:val="000000"/>
          <w:sz w:val="16"/>
          <w:szCs w:val="16"/>
        </w:rPr>
        <w:t>/command</w:t>
      </w:r>
    </w:p>
    <w:p w14:paraId="0F31536E"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default: 0</w:t>
      </w:r>
    </w:p>
    <w:p w14:paraId="725A4C2B"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list: true</w:t>
      </w:r>
    </w:p>
    <w:p w14:paraId="0D290A15" w14:textId="77777777" w:rsidR="00D03BDC" w:rsidRDefault="00D03BDC" w:rsidP="00D03BDC">
      <w:pPr>
        <w:pStyle w:val="HTMLPreformatted"/>
        <w:shd w:val="clear" w:color="auto" w:fill="FFFFFF"/>
        <w:rPr>
          <w:color w:val="000000"/>
        </w:rPr>
      </w:pPr>
    </w:p>
    <w:p w14:paraId="29B27CCE" w14:textId="4321F8DD" w:rsidR="00D03BDC" w:rsidRDefault="00D03BDC" w:rsidP="00D03BDC">
      <w:proofErr w:type="spellStart"/>
      <w:r>
        <w:t>OpenDSS</w:t>
      </w:r>
      <w:proofErr w:type="spellEnd"/>
      <w:r>
        <w:t xml:space="preserve"> only subscribes to scripted text commands, which is enough for the GridAPPS-D and TESP use cases.</w:t>
      </w:r>
      <w:r w:rsidR="005A5198">
        <w:t xml:space="preserve"> The only likely changes are highlighted in </w:t>
      </w:r>
      <w:r w:rsidR="005A5198" w:rsidRPr="00D61BED">
        <w:rPr>
          <w:color w:val="FF0000"/>
        </w:rPr>
        <w:t>red</w:t>
      </w:r>
      <w:r w:rsidR="005A5198">
        <w:t xml:space="preserve">, for the FNCS port and the federate that’s going to be issuing commands to </w:t>
      </w:r>
      <w:proofErr w:type="spellStart"/>
      <w:r w:rsidR="005A5198">
        <w:t>OpenDSS</w:t>
      </w:r>
      <w:proofErr w:type="spellEnd"/>
      <w:r w:rsidR="005A5198">
        <w:t>.</w:t>
      </w:r>
    </w:p>
    <w:p w14:paraId="69803822" w14:textId="0E8945EE" w:rsidR="008733B6" w:rsidRDefault="008733B6" w:rsidP="00D03BDC">
      <w:r>
        <w:t xml:space="preserve">The scripted commands are found in </w:t>
      </w:r>
      <w:proofErr w:type="spellStart"/>
      <w:r w:rsidRPr="008733B6">
        <w:rPr>
          <w:b/>
          <w:bCs/>
          <w:i/>
          <w:iCs/>
        </w:rPr>
        <w:t>opendss.playerpv</w:t>
      </w:r>
      <w:proofErr w:type="spellEnd"/>
      <w:r>
        <w:t xml:space="preserve">, reproduced below. The commands from 0 to 9 ns set up the simulation according to </w:t>
      </w:r>
      <w:proofErr w:type="spellStart"/>
      <w:r>
        <w:t>OpenDSS</w:t>
      </w:r>
      <w:proofErr w:type="spellEnd"/>
      <w:r>
        <w:t xml:space="preserve"> syntax. See the documentation that comes with </w:t>
      </w:r>
      <w:proofErr w:type="spellStart"/>
      <w:r>
        <w:t>OpenDSS</w:t>
      </w:r>
      <w:proofErr w:type="spellEnd"/>
      <w:r>
        <w:t xml:space="preserve"> for more details on the syntax and features.  The command at 10 ns requests the start of an 86400s simulation, which </w:t>
      </w:r>
      <w:proofErr w:type="gramStart"/>
      <w:r>
        <w:t>actually begins</w:t>
      </w:r>
      <w:proofErr w:type="gramEnd"/>
      <w:r>
        <w:t xml:space="preserve">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tim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 command new </w:t>
      </w:r>
      <w:proofErr w:type="spellStart"/>
      <w:r w:rsidRPr="008733B6">
        <w:rPr>
          <w:color w:val="000000"/>
          <w:sz w:val="16"/>
          <w:szCs w:val="16"/>
        </w:rPr>
        <w:t>loadshape.pvshape</w:t>
      </w:r>
      <w:proofErr w:type="spellEnd"/>
      <w:r w:rsidRPr="008733B6">
        <w:rPr>
          <w:color w:val="000000"/>
          <w:sz w:val="16"/>
          <w:szCs w:val="16"/>
        </w:rPr>
        <w:t xml:space="preserve"> </w:t>
      </w:r>
      <w:proofErr w:type="spellStart"/>
      <w:r w:rsidRPr="008733B6">
        <w:rPr>
          <w:color w:val="000000"/>
          <w:sz w:val="16"/>
          <w:szCs w:val="16"/>
        </w:rPr>
        <w:t>npts</w:t>
      </w:r>
      <w:proofErr w:type="spellEnd"/>
      <w:r w:rsidRPr="008733B6">
        <w:rPr>
          <w:color w:val="000000"/>
          <w:sz w:val="16"/>
          <w:szCs w:val="16"/>
        </w:rPr>
        <w:t xml:space="preserve">=86401 </w:t>
      </w:r>
      <w:proofErr w:type="spellStart"/>
      <w:r w:rsidRPr="008733B6">
        <w:rPr>
          <w:color w:val="000000"/>
          <w:sz w:val="16"/>
          <w:szCs w:val="16"/>
        </w:rPr>
        <w:t>sinterval</w:t>
      </w:r>
      <w:proofErr w:type="spellEnd"/>
      <w:r w:rsidRPr="008733B6">
        <w:rPr>
          <w:color w:val="000000"/>
          <w:sz w:val="16"/>
          <w:szCs w:val="16"/>
        </w:rPr>
        <w:t xml:space="preserve">=1 </w:t>
      </w:r>
      <w:proofErr w:type="spellStart"/>
      <w:r w:rsidRPr="008733B6">
        <w:rPr>
          <w:color w:val="000000"/>
          <w:sz w:val="16"/>
          <w:szCs w:val="16"/>
        </w:rPr>
        <w:t>mult</w:t>
      </w:r>
      <w:proofErr w:type="spellEnd"/>
      <w:r w:rsidRPr="008733B6">
        <w:rPr>
          <w:color w:val="000000"/>
          <w:sz w:val="16"/>
          <w:szCs w:val="16"/>
        </w:rPr>
        <w: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2 command new pvsystem.pv1 bus1=634 phases=3 kV=0.48 irradiance=1 </w:t>
      </w:r>
      <w:proofErr w:type="spellStart"/>
      <w:r w:rsidRPr="008733B6">
        <w:rPr>
          <w:color w:val="000000"/>
          <w:sz w:val="16"/>
          <w:szCs w:val="16"/>
        </w:rPr>
        <w:t>pmpp</w:t>
      </w:r>
      <w:proofErr w:type="spellEnd"/>
      <w:r w:rsidRPr="008733B6">
        <w:rPr>
          <w:color w:val="000000"/>
          <w:sz w:val="16"/>
          <w:szCs w:val="16"/>
        </w:rPr>
        <w:t>=285 kVA=300 daily=</w:t>
      </w:r>
      <w:proofErr w:type="spellStart"/>
      <w:r w:rsidRPr="008733B6">
        <w:rPr>
          <w:color w:val="000000"/>
          <w:sz w:val="16"/>
          <w:szCs w:val="16"/>
        </w:rPr>
        <w:t>pvshape</w:t>
      </w:r>
      <w:proofErr w:type="spellEnd"/>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3 command new monitor.pv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4 command new monitor.pv1pq element=pvsystem.pv1 terminal=1 mode=65 </w:t>
      </w:r>
      <w:proofErr w:type="spellStart"/>
      <w:r w:rsidRPr="008733B6">
        <w:rPr>
          <w:color w:val="000000"/>
          <w:sz w:val="16"/>
          <w:szCs w:val="16"/>
        </w:rPr>
        <w:t>PPolar</w:t>
      </w:r>
      <w:proofErr w:type="spellEnd"/>
      <w:r w:rsidRPr="008733B6">
        <w:rPr>
          <w:color w:val="000000"/>
          <w:sz w:val="16"/>
          <w:szCs w:val="16"/>
        </w:rPr>
        <w:t>=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5 command new </w:t>
      </w:r>
      <w:proofErr w:type="spellStart"/>
      <w:r w:rsidRPr="008733B6">
        <w:rPr>
          <w:color w:val="000000"/>
          <w:sz w:val="16"/>
          <w:szCs w:val="16"/>
        </w:rPr>
        <w:t>monitor.fdrpq</w:t>
      </w:r>
      <w:proofErr w:type="spellEnd"/>
      <w:r w:rsidRPr="008733B6">
        <w:rPr>
          <w:color w:val="000000"/>
          <w:sz w:val="16"/>
          <w:szCs w:val="16"/>
        </w:rPr>
        <w:t xml:space="preserve"> element=line.650632 terminal=1 mode=65 </w:t>
      </w:r>
      <w:proofErr w:type="spellStart"/>
      <w:r w:rsidRPr="008733B6">
        <w:rPr>
          <w:color w:val="000000"/>
          <w:sz w:val="16"/>
          <w:szCs w:val="16"/>
        </w:rPr>
        <w:t>PPolar</w:t>
      </w:r>
      <w:proofErr w:type="spellEnd"/>
      <w:r w:rsidRPr="008733B6">
        <w:rPr>
          <w:color w:val="000000"/>
          <w:sz w:val="16"/>
          <w:szCs w:val="16"/>
        </w:rPr>
        <w:t>=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6 command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7 command export </w:t>
      </w:r>
      <w:proofErr w:type="gramStart"/>
      <w:r w:rsidRPr="008733B6">
        <w:rPr>
          <w:color w:val="000000"/>
          <w:sz w:val="16"/>
          <w:szCs w:val="16"/>
        </w:rPr>
        <w:t>summary</w:t>
      </w:r>
      <w:proofErr w:type="gramEnd"/>
      <w:r w:rsidRPr="008733B6">
        <w:rPr>
          <w:color w:val="000000"/>
          <w:sz w:val="16"/>
          <w:szCs w:val="16"/>
        </w:rPr>
        <w:t xml:space="preserve">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 command set </w:t>
      </w:r>
      <w:proofErr w:type="spellStart"/>
      <w:r w:rsidRPr="008733B6">
        <w:rPr>
          <w:color w:val="000000"/>
          <w:sz w:val="16"/>
          <w:szCs w:val="16"/>
        </w:rPr>
        <w:t>controlmode</w:t>
      </w:r>
      <w:proofErr w:type="spellEnd"/>
      <w:r w:rsidRPr="008733B6">
        <w:rPr>
          <w:color w:val="000000"/>
          <w:sz w:val="16"/>
          <w:szCs w:val="16"/>
        </w:rPr>
        <w:t>=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9 command set </w:t>
      </w:r>
      <w:proofErr w:type="spellStart"/>
      <w:r w:rsidRPr="008733B6">
        <w:rPr>
          <w:color w:val="000000"/>
          <w:sz w:val="16"/>
          <w:szCs w:val="16"/>
        </w:rPr>
        <w:t>maxcontroliter</w:t>
      </w:r>
      <w:proofErr w:type="spellEnd"/>
      <w:r w:rsidRPr="008733B6">
        <w:rPr>
          <w:color w:val="000000"/>
          <w:sz w:val="16"/>
          <w:szCs w:val="16"/>
        </w:rPr>
        <w:t>=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0 command  solve mode=daily </w:t>
      </w:r>
      <w:proofErr w:type="spellStart"/>
      <w:r w:rsidRPr="008733B6">
        <w:rPr>
          <w:color w:val="000000"/>
          <w:sz w:val="16"/>
          <w:szCs w:val="16"/>
        </w:rPr>
        <w:t>stepsize</w:t>
      </w:r>
      <w:proofErr w:type="spellEnd"/>
      <w:r w:rsidRPr="008733B6">
        <w:rPr>
          <w:color w:val="000000"/>
          <w:sz w:val="16"/>
          <w:szCs w:val="16"/>
        </w:rPr>
        <w:t>=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6401000000000 command export monitors </w:t>
      </w:r>
      <w:proofErr w:type="spellStart"/>
      <w:r w:rsidRPr="008733B6">
        <w:rPr>
          <w:color w:val="000000"/>
          <w:sz w:val="16"/>
          <w:szCs w:val="16"/>
        </w:rPr>
        <w:t>fdrpq</w:t>
      </w:r>
      <w:proofErr w:type="spellEnd"/>
    </w:p>
    <w:p w14:paraId="7517F675" w14:textId="77777777" w:rsidR="008733B6" w:rsidRDefault="008733B6" w:rsidP="008733B6">
      <w:pPr>
        <w:pStyle w:val="HTMLPreformatted"/>
        <w:shd w:val="clear" w:color="auto" w:fill="FFFFFF"/>
        <w:rPr>
          <w:color w:val="000000"/>
        </w:rPr>
      </w:pPr>
      <w:r w:rsidRPr="008733B6">
        <w:rPr>
          <w:color w:val="000000"/>
          <w:sz w:val="16"/>
          <w:szCs w:val="16"/>
        </w:rPr>
        <w:t>86401000000000 command quit</w:t>
      </w:r>
    </w:p>
    <w:p w14:paraId="653D6AE2" w14:textId="7498556C" w:rsidR="008733B6" w:rsidRDefault="008733B6" w:rsidP="009D39F3">
      <w:pPr>
        <w:spacing w:before="120"/>
      </w:pPr>
      <w:r>
        <w:t xml:space="preserve">At the end of each time step, which is 1s, a function called </w:t>
      </w:r>
      <w:proofErr w:type="spellStart"/>
      <w:r w:rsidRPr="008733B6">
        <w:rPr>
          <w:b/>
          <w:bCs/>
          <w:i/>
          <w:iCs/>
        </w:rPr>
        <w:t>TSolutionObj.Increment_time</w:t>
      </w:r>
      <w:proofErr w:type="spellEnd"/>
      <w:r>
        <w:t xml:space="preserve"> calls back to another function that issues </w:t>
      </w:r>
      <w:proofErr w:type="spellStart"/>
      <w:r w:rsidRPr="008733B6">
        <w:rPr>
          <w:b/>
          <w:bCs/>
          <w:i/>
          <w:iCs/>
        </w:rPr>
        <w:t>fncs_time_request</w:t>
      </w:r>
      <w:proofErr w:type="spellEnd"/>
      <w:r>
        <w:t xml:space="preserve">. For nearly </w:t>
      </w:r>
      <w:proofErr w:type="gramStart"/>
      <w:r>
        <w:t>all of</w:t>
      </w:r>
      <w:proofErr w:type="gramEnd"/>
      <w:r>
        <w:t xml:space="preserve"> the time steps, the callback function returns immediately and allows </w:t>
      </w:r>
      <w:proofErr w:type="spellStart"/>
      <w:r>
        <w:t>OpenDSS</w:t>
      </w:r>
      <w:proofErr w:type="spellEnd"/>
      <w:r>
        <w:t xml:space="preserve">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rsidR="00B940FF">
        <w:t xml:space="preserve">Figure </w:t>
      </w:r>
      <w:r w:rsidR="00B940FF">
        <w:rPr>
          <w:noProof/>
        </w:rPr>
        <w:t>1</w:t>
      </w:r>
      <w:r>
        <w:fldChar w:fldCharType="end"/>
      </w:r>
      <w:r>
        <w:t>.</w:t>
      </w:r>
    </w:p>
    <w:p w14:paraId="70ACCE6A" w14:textId="202A2262" w:rsidR="00420B39" w:rsidRDefault="004F0960" w:rsidP="00D03BDC">
      <w:r>
        <w:t xml:space="preserve">The last four scripted commands will execute just after the time step looping has completed.  These export the monitor data to CSV files, and then quit </w:t>
      </w:r>
      <w:proofErr w:type="spellStart"/>
      <w:r>
        <w:t>OpenDSS</w:t>
      </w:r>
      <w:proofErr w:type="spellEnd"/>
      <w:r>
        <w:t>.</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0B75C09A" w14:textId="4D364A51" w:rsidR="0099197E" w:rsidRDefault="0099197E" w:rsidP="0099197E">
      <w:pPr>
        <w:pStyle w:val="Heading2"/>
      </w:pPr>
      <w:bookmarkStart w:id="14" w:name="_Toc66384677"/>
      <w:r>
        <w:lastRenderedPageBreak/>
        <w:t>Adding Houses to the PV Example</w:t>
      </w:r>
      <w:bookmarkEnd w:id="14"/>
    </w:p>
    <w:p w14:paraId="73492320" w14:textId="273E1070" w:rsidR="008065B1" w:rsidRDefault="0099197E" w:rsidP="00D03BDC">
      <w:r>
        <w:t xml:space="preserve">This example depends on a recent installation of </w:t>
      </w:r>
      <w:proofErr w:type="spellStart"/>
      <w:r>
        <w:t>GridLAB</w:t>
      </w:r>
      <w:proofErr w:type="spellEnd"/>
      <w:r>
        <w:t xml:space="preserve">-D, with the FNCS and/or HELICS interface. These interfaces are not installed with the </w:t>
      </w:r>
      <w:proofErr w:type="spellStart"/>
      <w:r>
        <w:t>SourceForge</w:t>
      </w:r>
      <w:proofErr w:type="spellEnd"/>
      <w:r>
        <w:t xml:space="preserve"> download of </w:t>
      </w:r>
      <w:proofErr w:type="spellStart"/>
      <w:r>
        <w:t>GridLAB</w:t>
      </w:r>
      <w:proofErr w:type="spellEnd"/>
      <w:r>
        <w:t>-D, but they are included with TESP, or they may be built from source.</w:t>
      </w:r>
      <w:r w:rsidR="00BE20B5">
        <w:t xml:space="preserve"> This example adds a center-tap transformer and house load to the 13-bus model, in lines 2-3 of the following player file. The PV does not vary, but the switch still opens midway through the simulation.</w:t>
      </w:r>
    </w:p>
    <w:p w14:paraId="13096D49" w14:textId="6243325F" w:rsidR="00BE20B5" w:rsidRPr="00BE20B5" w:rsidRDefault="00BE20B5" w:rsidP="00D03BDC">
      <w:pPr>
        <w:rPr>
          <w:b/>
          <w:bCs/>
          <w:i/>
          <w:iCs/>
        </w:rPr>
      </w:pPr>
      <w:proofErr w:type="spellStart"/>
      <w:r w:rsidRPr="00BE20B5">
        <w:rPr>
          <w:b/>
          <w:bCs/>
          <w:i/>
          <w:iCs/>
        </w:rPr>
        <w:t>gldopendsshelics.playergld</w:t>
      </w:r>
      <w:proofErr w:type="spellEnd"/>
    </w:p>
    <w:p w14:paraId="185E4506"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time</w:t>
      </w:r>
      <w:r w:rsidRPr="008065B1">
        <w:rPr>
          <w:rFonts w:ascii="Courier New" w:hAnsi="Courier New" w:cs="Courier New"/>
          <w:sz w:val="16"/>
          <w:szCs w:val="16"/>
        </w:rPr>
        <w:tab/>
        <w:t>topic</w:t>
      </w:r>
      <w:r w:rsidRPr="008065B1">
        <w:rPr>
          <w:rFonts w:ascii="Courier New" w:hAnsi="Courier New" w:cs="Courier New"/>
          <w:sz w:val="16"/>
          <w:szCs w:val="16"/>
        </w:rPr>
        <w:tab/>
      </w:r>
      <w:r w:rsidRPr="008065B1">
        <w:rPr>
          <w:rFonts w:ascii="Courier New" w:hAnsi="Courier New" w:cs="Courier New"/>
          <w:sz w:val="16"/>
          <w:szCs w:val="16"/>
        </w:rPr>
        <w:tab/>
        <w:t>value</w:t>
      </w:r>
    </w:p>
    <w:p w14:paraId="738AC43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w:t>
      </w:r>
      <w:r w:rsidRPr="008065B1">
        <w:rPr>
          <w:rFonts w:ascii="Courier New" w:hAnsi="Courier New" w:cs="Courier New"/>
          <w:sz w:val="16"/>
          <w:szCs w:val="16"/>
        </w:rPr>
        <w:tab/>
        <w:t>command</w:t>
      </w:r>
      <w:r w:rsidRPr="008065B1">
        <w:rPr>
          <w:rFonts w:ascii="Courier New" w:hAnsi="Courier New" w:cs="Courier New"/>
          <w:sz w:val="16"/>
          <w:szCs w:val="16"/>
        </w:rPr>
        <w:tab/>
        <w:t>"redirect IEEE13Base.dss"</w:t>
      </w:r>
    </w:p>
    <w:p w14:paraId="2D95F49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1 command "new XfmrCode.CT5  phases=1 </w:t>
      </w:r>
      <w:proofErr w:type="gramStart"/>
      <w:r w:rsidRPr="008065B1">
        <w:rPr>
          <w:rFonts w:ascii="Courier New" w:hAnsi="Courier New" w:cs="Courier New"/>
          <w:sz w:val="16"/>
          <w:szCs w:val="16"/>
        </w:rPr>
        <w:t>windings</w:t>
      </w:r>
      <w:proofErr w:type="gramEnd"/>
      <w:r w:rsidRPr="008065B1">
        <w:rPr>
          <w:rFonts w:ascii="Courier New" w:hAnsi="Courier New" w:cs="Courier New"/>
          <w:sz w:val="16"/>
          <w:szCs w:val="16"/>
        </w:rPr>
        <w:t xml:space="preserve">=3 </w:t>
      </w:r>
      <w:proofErr w:type="spellStart"/>
      <w:r w:rsidRPr="008065B1">
        <w:rPr>
          <w:rFonts w:ascii="Courier New" w:hAnsi="Courier New" w:cs="Courier New"/>
          <w:sz w:val="16"/>
          <w:szCs w:val="16"/>
        </w:rPr>
        <w:t>kvs</w:t>
      </w:r>
      <w:proofErr w:type="spellEnd"/>
      <w:r w:rsidRPr="008065B1">
        <w:rPr>
          <w:rFonts w:ascii="Courier New" w:hAnsi="Courier New" w:cs="Courier New"/>
          <w:sz w:val="16"/>
          <w:szCs w:val="16"/>
        </w:rPr>
        <w:t xml:space="preserve">=[2.4 0.12 0.12] </w:t>
      </w:r>
      <w:proofErr w:type="spellStart"/>
      <w:r w:rsidRPr="008065B1">
        <w:rPr>
          <w:rFonts w:ascii="Courier New" w:hAnsi="Courier New" w:cs="Courier New"/>
          <w:sz w:val="16"/>
          <w:szCs w:val="16"/>
        </w:rPr>
        <w:t>kVAs</w:t>
      </w:r>
      <w:proofErr w:type="spellEnd"/>
      <w:r w:rsidRPr="008065B1">
        <w:rPr>
          <w:rFonts w:ascii="Courier New" w:hAnsi="Courier New" w:cs="Courier New"/>
          <w:sz w:val="16"/>
          <w:szCs w:val="16"/>
        </w:rPr>
        <w:t>=[5.0 5.0 5.0] %</w:t>
      </w:r>
      <w:proofErr w:type="spellStart"/>
      <w:r w:rsidRPr="008065B1">
        <w:rPr>
          <w:rFonts w:ascii="Courier New" w:hAnsi="Courier New" w:cs="Courier New"/>
          <w:sz w:val="16"/>
          <w:szCs w:val="16"/>
        </w:rPr>
        <w:t>imag</w:t>
      </w:r>
      <w:proofErr w:type="spellEnd"/>
      <w:r w:rsidRPr="008065B1">
        <w:rPr>
          <w:rFonts w:ascii="Courier New" w:hAnsi="Courier New" w:cs="Courier New"/>
          <w:sz w:val="16"/>
          <w:szCs w:val="16"/>
        </w:rPr>
        <w:t>=0.5 %Rs=[0.6 1.2 1.2] %</w:t>
      </w:r>
      <w:proofErr w:type="spellStart"/>
      <w:r w:rsidRPr="008065B1">
        <w:rPr>
          <w:rFonts w:ascii="Courier New" w:hAnsi="Courier New" w:cs="Courier New"/>
          <w:sz w:val="16"/>
          <w:szCs w:val="16"/>
        </w:rPr>
        <w:t>noloadloss</w:t>
      </w:r>
      <w:proofErr w:type="spellEnd"/>
      <w:r w:rsidRPr="008065B1">
        <w:rPr>
          <w:rFonts w:ascii="Courier New" w:hAnsi="Courier New" w:cs="Courier New"/>
          <w:sz w:val="16"/>
          <w:szCs w:val="16"/>
        </w:rPr>
        <w:t xml:space="preserve">=0.2 </w:t>
      </w:r>
      <w:proofErr w:type="spellStart"/>
      <w:r w:rsidRPr="008065B1">
        <w:rPr>
          <w:rFonts w:ascii="Courier New" w:hAnsi="Courier New" w:cs="Courier New"/>
          <w:sz w:val="16"/>
          <w:szCs w:val="16"/>
        </w:rPr>
        <w:t>Xhl</w:t>
      </w:r>
      <w:proofErr w:type="spellEnd"/>
      <w:r w:rsidRPr="008065B1">
        <w:rPr>
          <w:rFonts w:ascii="Courier New" w:hAnsi="Courier New" w:cs="Courier New"/>
          <w:sz w:val="16"/>
          <w:szCs w:val="16"/>
        </w:rPr>
        <w:t xml:space="preserve">=2.04 </w:t>
      </w:r>
      <w:proofErr w:type="spellStart"/>
      <w:r w:rsidRPr="008065B1">
        <w:rPr>
          <w:rFonts w:ascii="Courier New" w:hAnsi="Courier New" w:cs="Courier New"/>
          <w:sz w:val="16"/>
          <w:szCs w:val="16"/>
        </w:rPr>
        <w:t>Xht</w:t>
      </w:r>
      <w:proofErr w:type="spellEnd"/>
      <w:r w:rsidRPr="008065B1">
        <w:rPr>
          <w:rFonts w:ascii="Courier New" w:hAnsi="Courier New" w:cs="Courier New"/>
          <w:sz w:val="16"/>
          <w:szCs w:val="16"/>
        </w:rPr>
        <w:t xml:space="preserve">=2.04 </w:t>
      </w:r>
      <w:proofErr w:type="spellStart"/>
      <w:r w:rsidRPr="008065B1">
        <w:rPr>
          <w:rFonts w:ascii="Courier New" w:hAnsi="Courier New" w:cs="Courier New"/>
          <w:sz w:val="16"/>
          <w:szCs w:val="16"/>
        </w:rPr>
        <w:t>Xlt</w:t>
      </w:r>
      <w:proofErr w:type="spellEnd"/>
      <w:r w:rsidRPr="008065B1">
        <w:rPr>
          <w:rFonts w:ascii="Courier New" w:hAnsi="Courier New" w:cs="Courier New"/>
          <w:sz w:val="16"/>
          <w:szCs w:val="16"/>
        </w:rPr>
        <w:t>=1.36"</w:t>
      </w:r>
    </w:p>
    <w:p w14:paraId="6CD59F9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2 command "new </w:t>
      </w:r>
      <w:proofErr w:type="spellStart"/>
      <w:r w:rsidRPr="008065B1">
        <w:rPr>
          <w:rFonts w:ascii="Courier New" w:hAnsi="Courier New" w:cs="Courier New"/>
          <w:sz w:val="16"/>
          <w:szCs w:val="16"/>
        </w:rPr>
        <w:t>Transformer.Tpoletop</w:t>
      </w:r>
      <w:proofErr w:type="spellEnd"/>
      <w:r w:rsidRPr="008065B1">
        <w:rPr>
          <w:rFonts w:ascii="Courier New" w:hAnsi="Courier New" w:cs="Courier New"/>
          <w:sz w:val="16"/>
          <w:szCs w:val="16"/>
        </w:rPr>
        <w:t xml:space="preserve"> </w:t>
      </w:r>
      <w:proofErr w:type="spellStart"/>
      <w:r w:rsidRPr="008065B1">
        <w:rPr>
          <w:rFonts w:ascii="Courier New" w:hAnsi="Courier New" w:cs="Courier New"/>
          <w:sz w:val="16"/>
          <w:szCs w:val="16"/>
        </w:rPr>
        <w:t>XfmrCode</w:t>
      </w:r>
      <w:proofErr w:type="spellEnd"/>
      <w:r w:rsidRPr="008065B1">
        <w:rPr>
          <w:rFonts w:ascii="Courier New" w:hAnsi="Courier New" w:cs="Courier New"/>
          <w:sz w:val="16"/>
          <w:szCs w:val="16"/>
        </w:rPr>
        <w:t>=CT5 buses=[680.1 house.1.0 house.0.2]"</w:t>
      </w:r>
    </w:p>
    <w:p w14:paraId="5A5785E5"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3 command "</w:t>
      </w:r>
      <w:r w:rsidRPr="008065B1">
        <w:rPr>
          <w:rFonts w:ascii="Courier New" w:hAnsi="Courier New" w:cs="Courier New"/>
          <w:b/>
          <w:bCs/>
          <w:sz w:val="16"/>
          <w:szCs w:val="16"/>
        </w:rPr>
        <w:t>new Load.F1_house_B0</w:t>
      </w:r>
      <w:r w:rsidRPr="008065B1">
        <w:rPr>
          <w:rFonts w:ascii="Courier New" w:hAnsi="Courier New" w:cs="Courier New"/>
          <w:sz w:val="16"/>
          <w:szCs w:val="16"/>
        </w:rPr>
        <w:t xml:space="preserve"> phases=2 Bus1=house.1.2 </w:t>
      </w:r>
      <w:proofErr w:type="spellStart"/>
      <w:r w:rsidRPr="008065B1">
        <w:rPr>
          <w:rFonts w:ascii="Courier New" w:hAnsi="Courier New" w:cs="Courier New"/>
          <w:sz w:val="16"/>
          <w:szCs w:val="16"/>
        </w:rPr>
        <w:t>kv</w:t>
      </w:r>
      <w:proofErr w:type="spellEnd"/>
      <w:r w:rsidRPr="008065B1">
        <w:rPr>
          <w:rFonts w:ascii="Courier New" w:hAnsi="Courier New" w:cs="Courier New"/>
          <w:sz w:val="16"/>
          <w:szCs w:val="16"/>
        </w:rPr>
        <w:t xml:space="preserve">=0.208 conn=wye model=1 kW=0.1 </w:t>
      </w:r>
      <w:proofErr w:type="spellStart"/>
      <w:r w:rsidRPr="008065B1">
        <w:rPr>
          <w:rFonts w:ascii="Courier New" w:hAnsi="Courier New" w:cs="Courier New"/>
          <w:sz w:val="16"/>
          <w:szCs w:val="16"/>
        </w:rPr>
        <w:t>kvar</w:t>
      </w:r>
      <w:proofErr w:type="spellEnd"/>
      <w:r w:rsidRPr="008065B1">
        <w:rPr>
          <w:rFonts w:ascii="Courier New" w:hAnsi="Courier New" w:cs="Courier New"/>
          <w:sz w:val="16"/>
          <w:szCs w:val="16"/>
        </w:rPr>
        <w:t>=0"</w:t>
      </w:r>
    </w:p>
    <w:p w14:paraId="6AB884B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4 command "new pvsystem.pv1 bus1=634 phases=3 kV=0.48 irradiance=1 </w:t>
      </w:r>
      <w:proofErr w:type="spellStart"/>
      <w:r w:rsidRPr="008065B1">
        <w:rPr>
          <w:rFonts w:ascii="Courier New" w:hAnsi="Courier New" w:cs="Courier New"/>
          <w:sz w:val="16"/>
          <w:szCs w:val="16"/>
        </w:rPr>
        <w:t>pmpp</w:t>
      </w:r>
      <w:proofErr w:type="spellEnd"/>
      <w:r w:rsidRPr="008065B1">
        <w:rPr>
          <w:rFonts w:ascii="Courier New" w:hAnsi="Courier New" w:cs="Courier New"/>
          <w:sz w:val="16"/>
          <w:szCs w:val="16"/>
        </w:rPr>
        <w:t>=285 kVA=300"</w:t>
      </w:r>
    </w:p>
    <w:p w14:paraId="43C8819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5 command "new monitor.pv1v  element=pvsystem.pv1 terminal=1 mode=96"</w:t>
      </w:r>
    </w:p>
    <w:p w14:paraId="7E1FD27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6 command "new monitor.pv1pq element=pvsystem.pv1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25DA3F47"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7 command "new </w:t>
      </w:r>
      <w:proofErr w:type="spellStart"/>
      <w:r w:rsidRPr="008065B1">
        <w:rPr>
          <w:rFonts w:ascii="Courier New" w:hAnsi="Courier New" w:cs="Courier New"/>
          <w:sz w:val="16"/>
          <w:szCs w:val="16"/>
        </w:rPr>
        <w:t>monitor.fdrpq</w:t>
      </w:r>
      <w:proofErr w:type="spellEnd"/>
      <w:r w:rsidRPr="008065B1">
        <w:rPr>
          <w:rFonts w:ascii="Courier New" w:hAnsi="Courier New" w:cs="Courier New"/>
          <w:sz w:val="16"/>
          <w:szCs w:val="16"/>
        </w:rPr>
        <w:t xml:space="preserve"> element=line.650632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40BA600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 command "new </w:t>
      </w:r>
      <w:proofErr w:type="spellStart"/>
      <w:r w:rsidRPr="008065B1">
        <w:rPr>
          <w:rFonts w:ascii="Courier New" w:hAnsi="Courier New" w:cs="Courier New"/>
          <w:sz w:val="16"/>
          <w:szCs w:val="16"/>
        </w:rPr>
        <w:t>monitor.hsepq</w:t>
      </w:r>
      <w:proofErr w:type="spellEnd"/>
      <w:r w:rsidRPr="008065B1">
        <w:rPr>
          <w:rFonts w:ascii="Courier New" w:hAnsi="Courier New" w:cs="Courier New"/>
          <w:sz w:val="16"/>
          <w:szCs w:val="16"/>
        </w:rPr>
        <w:t xml:space="preserve"> element=load.F1_house_B0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4902F98F"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9 command solve</w:t>
      </w:r>
    </w:p>
    <w:p w14:paraId="122CB6F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0 command</w:t>
      </w:r>
      <w:r w:rsidRPr="008065B1">
        <w:rPr>
          <w:rFonts w:ascii="Courier New" w:hAnsi="Courier New" w:cs="Courier New"/>
          <w:sz w:val="16"/>
          <w:szCs w:val="16"/>
        </w:rPr>
        <w:tab/>
        <w:t>"export summary pvsnap_summary.csv"</w:t>
      </w:r>
    </w:p>
    <w:p w14:paraId="58732D2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1 command</w:t>
      </w:r>
      <w:r w:rsidRPr="008065B1">
        <w:rPr>
          <w:rFonts w:ascii="Courier New" w:hAnsi="Courier New" w:cs="Courier New"/>
          <w:sz w:val="16"/>
          <w:szCs w:val="16"/>
        </w:rPr>
        <w:tab/>
        <w:t xml:space="preserve">"set </w:t>
      </w:r>
      <w:proofErr w:type="spellStart"/>
      <w:r w:rsidRPr="008065B1">
        <w:rPr>
          <w:rFonts w:ascii="Courier New" w:hAnsi="Courier New" w:cs="Courier New"/>
          <w:sz w:val="16"/>
          <w:szCs w:val="16"/>
        </w:rPr>
        <w:t>controlmode</w:t>
      </w:r>
      <w:proofErr w:type="spellEnd"/>
      <w:r w:rsidRPr="008065B1">
        <w:rPr>
          <w:rFonts w:ascii="Courier New" w:hAnsi="Courier New" w:cs="Courier New"/>
          <w:sz w:val="16"/>
          <w:szCs w:val="16"/>
        </w:rPr>
        <w:t>=static"</w:t>
      </w:r>
    </w:p>
    <w:p w14:paraId="5597A601"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2 command</w:t>
      </w:r>
      <w:r w:rsidRPr="008065B1">
        <w:rPr>
          <w:rFonts w:ascii="Courier New" w:hAnsi="Courier New" w:cs="Courier New"/>
          <w:sz w:val="16"/>
          <w:szCs w:val="16"/>
        </w:rPr>
        <w:tab/>
        <w:t xml:space="preserve">"set </w:t>
      </w:r>
      <w:proofErr w:type="spellStart"/>
      <w:r w:rsidRPr="008065B1">
        <w:rPr>
          <w:rFonts w:ascii="Courier New" w:hAnsi="Courier New" w:cs="Courier New"/>
          <w:sz w:val="16"/>
          <w:szCs w:val="16"/>
        </w:rPr>
        <w:t>maxcontroliter</w:t>
      </w:r>
      <w:proofErr w:type="spellEnd"/>
      <w:r w:rsidRPr="008065B1">
        <w:rPr>
          <w:rFonts w:ascii="Courier New" w:hAnsi="Courier New" w:cs="Courier New"/>
          <w:sz w:val="16"/>
          <w:szCs w:val="16"/>
        </w:rPr>
        <w:t>=1000"</w:t>
      </w:r>
    </w:p>
    <w:p w14:paraId="35C84BB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3 command</w:t>
      </w:r>
      <w:r w:rsidRPr="008065B1">
        <w:rPr>
          <w:rFonts w:ascii="Courier New" w:hAnsi="Courier New" w:cs="Courier New"/>
          <w:sz w:val="16"/>
          <w:szCs w:val="16"/>
        </w:rPr>
        <w:tab/>
        <w:t xml:space="preserve"> "</w:t>
      </w:r>
      <w:proofErr w:type="spellStart"/>
      <w:r w:rsidRPr="008065B1">
        <w:rPr>
          <w:rFonts w:ascii="Courier New" w:hAnsi="Courier New" w:cs="Courier New"/>
          <w:sz w:val="16"/>
          <w:szCs w:val="16"/>
        </w:rPr>
        <w:t>helicspub</w:t>
      </w:r>
      <w:proofErr w:type="spellEnd"/>
      <w:r w:rsidRPr="008065B1">
        <w:rPr>
          <w:rFonts w:ascii="Courier New" w:hAnsi="Courier New" w:cs="Courier New"/>
          <w:sz w:val="16"/>
          <w:szCs w:val="16"/>
        </w:rPr>
        <w:t xml:space="preserve"> </w:t>
      </w:r>
      <w:proofErr w:type="spellStart"/>
      <w:r w:rsidRPr="008065B1">
        <w:rPr>
          <w:rFonts w:ascii="Courier New" w:hAnsi="Courier New" w:cs="Courier New"/>
          <w:sz w:val="16"/>
          <w:szCs w:val="16"/>
        </w:rPr>
        <w:t>fname</w:t>
      </w:r>
      <w:proofErr w:type="spellEnd"/>
      <w:r w:rsidRPr="008065B1">
        <w:rPr>
          <w:rFonts w:ascii="Courier New" w:hAnsi="Courier New" w:cs="Courier New"/>
          <w:sz w:val="16"/>
          <w:szCs w:val="16"/>
        </w:rPr>
        <w:t>=</w:t>
      </w:r>
      <w:proofErr w:type="spellStart"/>
      <w:r w:rsidRPr="008065B1">
        <w:rPr>
          <w:rFonts w:ascii="Courier New" w:hAnsi="Courier New" w:cs="Courier New"/>
          <w:sz w:val="16"/>
          <w:szCs w:val="16"/>
        </w:rPr>
        <w:t>houses.json</w:t>
      </w:r>
      <w:proofErr w:type="spellEnd"/>
      <w:r w:rsidRPr="008065B1">
        <w:rPr>
          <w:rFonts w:ascii="Courier New" w:hAnsi="Courier New" w:cs="Courier New"/>
          <w:sz w:val="16"/>
          <w:szCs w:val="16"/>
        </w:rPr>
        <w:t>"</w:t>
      </w:r>
    </w:p>
    <w:p w14:paraId="600E16D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4 command</w:t>
      </w:r>
      <w:r w:rsidRPr="008065B1">
        <w:rPr>
          <w:rFonts w:ascii="Courier New" w:hAnsi="Courier New" w:cs="Courier New"/>
          <w:sz w:val="16"/>
          <w:szCs w:val="16"/>
        </w:rPr>
        <w:tab/>
        <w:t xml:space="preserve"> "solve mode=daily </w:t>
      </w:r>
      <w:proofErr w:type="spellStart"/>
      <w:r w:rsidRPr="008065B1">
        <w:rPr>
          <w:rFonts w:ascii="Courier New" w:hAnsi="Courier New" w:cs="Courier New"/>
          <w:sz w:val="16"/>
          <w:szCs w:val="16"/>
        </w:rPr>
        <w:t>stepsize</w:t>
      </w:r>
      <w:proofErr w:type="spellEnd"/>
      <w:r w:rsidRPr="008065B1">
        <w:rPr>
          <w:rFonts w:ascii="Courier New" w:hAnsi="Courier New" w:cs="Courier New"/>
          <w:sz w:val="16"/>
          <w:szCs w:val="16"/>
        </w:rPr>
        <w:t>=1s number=86400"</w:t>
      </w:r>
    </w:p>
    <w:p w14:paraId="178EB150"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42401500000000 command "open Line.671692 1"</w:t>
      </w:r>
    </w:p>
    <w:p w14:paraId="58350BE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0 command "export monitors pv1v"</w:t>
      </w:r>
    </w:p>
    <w:p w14:paraId="06174FF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2 command "export monitors pv1pq"</w:t>
      </w:r>
    </w:p>
    <w:p w14:paraId="4763EB3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0999999994 command "export monitors </w:t>
      </w:r>
      <w:proofErr w:type="spellStart"/>
      <w:r w:rsidRPr="008065B1">
        <w:rPr>
          <w:rFonts w:ascii="Courier New" w:hAnsi="Courier New" w:cs="Courier New"/>
          <w:sz w:val="16"/>
          <w:szCs w:val="16"/>
        </w:rPr>
        <w:t>fdrpq</w:t>
      </w:r>
      <w:proofErr w:type="spellEnd"/>
      <w:r w:rsidRPr="008065B1">
        <w:rPr>
          <w:rFonts w:ascii="Courier New" w:hAnsi="Courier New" w:cs="Courier New"/>
          <w:sz w:val="16"/>
          <w:szCs w:val="16"/>
        </w:rPr>
        <w:t>"</w:t>
      </w:r>
    </w:p>
    <w:p w14:paraId="5F44263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0999999996 command "export monitors </w:t>
      </w:r>
      <w:proofErr w:type="spellStart"/>
      <w:r w:rsidRPr="008065B1">
        <w:rPr>
          <w:rFonts w:ascii="Courier New" w:hAnsi="Courier New" w:cs="Courier New"/>
          <w:sz w:val="16"/>
          <w:szCs w:val="16"/>
        </w:rPr>
        <w:t>hsepq</w:t>
      </w:r>
      <w:proofErr w:type="spellEnd"/>
      <w:r w:rsidRPr="008065B1">
        <w:rPr>
          <w:rFonts w:ascii="Courier New" w:hAnsi="Courier New" w:cs="Courier New"/>
          <w:sz w:val="16"/>
          <w:szCs w:val="16"/>
        </w:rPr>
        <w:t>"</w:t>
      </w:r>
    </w:p>
    <w:p w14:paraId="342E5A98" w14:textId="2B1D1557" w:rsid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1000000000 command quit</w:t>
      </w:r>
    </w:p>
    <w:p w14:paraId="5E4AD361" w14:textId="77777777" w:rsidR="0073421A" w:rsidRDefault="0073421A" w:rsidP="008065B1">
      <w:pPr>
        <w:spacing w:after="0"/>
      </w:pPr>
    </w:p>
    <w:p w14:paraId="15C87B3B" w14:textId="2B6634A1" w:rsidR="0073421A" w:rsidRPr="00095337" w:rsidRDefault="0073421A" w:rsidP="008065B1">
      <w:pPr>
        <w:spacing w:after="0"/>
      </w:pPr>
      <w:r>
        <w:t xml:space="preserve">The load is determined at run-time, through the house instantiated in </w:t>
      </w:r>
      <w:proofErr w:type="spellStart"/>
      <w:r w:rsidRPr="0073421A">
        <w:rPr>
          <w:b/>
          <w:bCs/>
          <w:i/>
          <w:iCs/>
        </w:rPr>
        <w:t>HousesHelics.glm</w:t>
      </w:r>
      <w:proofErr w:type="spellEnd"/>
      <w:r>
        <w:t xml:space="preserve">. Only recent builds of </w:t>
      </w:r>
      <w:proofErr w:type="spellStart"/>
      <w:r>
        <w:t>GridLAB</w:t>
      </w:r>
      <w:proofErr w:type="spellEnd"/>
      <w:r>
        <w:t xml:space="preserve">-D support houses that respond to voltage, without being connected to a </w:t>
      </w:r>
      <w:proofErr w:type="spellStart"/>
      <w:r>
        <w:t>GridLAB</w:t>
      </w:r>
      <w:proofErr w:type="spellEnd"/>
      <w:r>
        <w:t>-D power flow component</w:t>
      </w:r>
      <w:r w:rsidR="00095337">
        <w:t xml:space="preserve">, as done in this example. The next two listings configure HELICS messages for </w:t>
      </w:r>
      <w:proofErr w:type="spellStart"/>
      <w:r w:rsidR="00095337">
        <w:t>OpenDSS</w:t>
      </w:r>
      <w:proofErr w:type="spellEnd"/>
      <w:r w:rsidR="00095337">
        <w:t xml:space="preserve"> publishing voltages to the </w:t>
      </w:r>
      <w:proofErr w:type="spellStart"/>
      <w:r w:rsidR="00095337">
        <w:t>GridLAB</w:t>
      </w:r>
      <w:proofErr w:type="spellEnd"/>
      <w:r w:rsidR="00095337">
        <w:t xml:space="preserve">-D house panel, and subscribing to power from the </w:t>
      </w:r>
      <w:proofErr w:type="spellStart"/>
      <w:r w:rsidR="00095337">
        <w:t>GridLAB</w:t>
      </w:r>
      <w:proofErr w:type="spellEnd"/>
      <w:r w:rsidR="00095337">
        <w:t xml:space="preserve">-D house panel. See </w:t>
      </w:r>
      <w:r w:rsidR="00095337">
        <w:fldChar w:fldCharType="begin"/>
      </w:r>
      <w:r w:rsidR="00095337">
        <w:instrText xml:space="preserve"> REF _Ref66384517 \h </w:instrText>
      </w:r>
      <w:r w:rsidR="00095337">
        <w:fldChar w:fldCharType="separate"/>
      </w:r>
      <w:r w:rsidR="00B940FF">
        <w:t xml:space="preserve">Figure </w:t>
      </w:r>
      <w:r w:rsidR="00B940FF">
        <w:rPr>
          <w:noProof/>
        </w:rPr>
        <w:t>2</w:t>
      </w:r>
      <w:r w:rsidR="00095337">
        <w:fldChar w:fldCharType="end"/>
      </w:r>
      <w:r w:rsidR="00095337">
        <w:t xml:space="preserve"> for a sample output from </w:t>
      </w:r>
      <w:r w:rsidR="00095337">
        <w:rPr>
          <w:b/>
          <w:bCs/>
          <w:i/>
          <w:iCs/>
        </w:rPr>
        <w:t>test_helicsgld.sh</w:t>
      </w:r>
      <w:r w:rsidR="00095337">
        <w:t>.</w:t>
      </w:r>
    </w:p>
    <w:p w14:paraId="51BB98CB" w14:textId="77777777" w:rsidR="00095337" w:rsidRDefault="00095337" w:rsidP="00095337">
      <w:r w:rsidRPr="0099197E">
        <w:rPr>
          <w:noProof/>
        </w:rPr>
        <w:drawing>
          <wp:inline distT="0" distB="0" distL="0" distR="0" wp14:anchorId="7C3F36C5" wp14:editId="4422A9E6">
            <wp:extent cx="4100513" cy="24850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3610" b="4876"/>
                    <a:stretch/>
                  </pic:blipFill>
                  <pic:spPr bwMode="auto">
                    <a:xfrm>
                      <a:off x="0" y="0"/>
                      <a:ext cx="4107517" cy="2489274"/>
                    </a:xfrm>
                    <a:prstGeom prst="rect">
                      <a:avLst/>
                    </a:prstGeom>
                    <a:noFill/>
                    <a:ln>
                      <a:noFill/>
                    </a:ln>
                    <a:extLst>
                      <a:ext uri="{53640926-AAD7-44D8-BBD7-CCE9431645EC}">
                        <a14:shadowObscured xmlns:a14="http://schemas.microsoft.com/office/drawing/2010/main"/>
                      </a:ext>
                    </a:extLst>
                  </pic:spPr>
                </pic:pic>
              </a:graphicData>
            </a:graphic>
          </wp:inline>
        </w:drawing>
      </w:r>
    </w:p>
    <w:p w14:paraId="60E524A4" w14:textId="13B4E608" w:rsidR="00095337" w:rsidRDefault="00095337" w:rsidP="00095337">
      <w:pPr>
        <w:spacing w:after="0"/>
      </w:pPr>
      <w:bookmarkStart w:id="15" w:name="_Ref66384517"/>
      <w:r>
        <w:t xml:space="preserve">Figure </w:t>
      </w:r>
      <w:r w:rsidR="00D02B53">
        <w:fldChar w:fldCharType="begin"/>
      </w:r>
      <w:r w:rsidR="00D02B53">
        <w:instrText xml:space="preserve"> SEQ Figure \* ARABIC </w:instrText>
      </w:r>
      <w:r w:rsidR="00D02B53">
        <w:fldChar w:fldCharType="separate"/>
      </w:r>
      <w:r w:rsidR="00B940FF">
        <w:rPr>
          <w:noProof/>
        </w:rPr>
        <w:t>2</w:t>
      </w:r>
      <w:r w:rsidR="00D02B53">
        <w:rPr>
          <w:noProof/>
        </w:rPr>
        <w:fldChar w:fldCharType="end"/>
      </w:r>
      <w:bookmarkEnd w:id="15"/>
      <w:r>
        <w:t xml:space="preserve">: </w:t>
      </w:r>
      <w:proofErr w:type="spellStart"/>
      <w:r>
        <w:t>OpenDSS</w:t>
      </w:r>
      <w:proofErr w:type="spellEnd"/>
      <w:r>
        <w:t xml:space="preserve"> house load power, subscribed from </w:t>
      </w:r>
      <w:proofErr w:type="spellStart"/>
      <w:r>
        <w:t>GridLAB</w:t>
      </w:r>
      <w:proofErr w:type="spellEnd"/>
      <w:r>
        <w:t>-D</w:t>
      </w:r>
    </w:p>
    <w:p w14:paraId="763E813B" w14:textId="14CD0523" w:rsidR="00912649" w:rsidRPr="00912649" w:rsidRDefault="00912649" w:rsidP="008065B1">
      <w:pPr>
        <w:spacing w:after="0"/>
        <w:rPr>
          <w:b/>
          <w:bCs/>
          <w:i/>
          <w:iCs/>
        </w:rPr>
      </w:pPr>
      <w:proofErr w:type="spellStart"/>
      <w:r>
        <w:rPr>
          <w:b/>
          <w:bCs/>
          <w:i/>
          <w:iCs/>
        </w:rPr>
        <w:lastRenderedPageBreak/>
        <w:t>g</w:t>
      </w:r>
      <w:r w:rsidRPr="00912649">
        <w:rPr>
          <w:b/>
          <w:bCs/>
          <w:i/>
          <w:iCs/>
        </w:rPr>
        <w:t>ldhouseshelics.json</w:t>
      </w:r>
      <w:proofErr w:type="spellEnd"/>
      <w:r w:rsidR="00593C0C">
        <w:rPr>
          <w:b/>
          <w:bCs/>
          <w:i/>
          <w:iCs/>
        </w:rPr>
        <w:t xml:space="preserve"> (House topics only)</w:t>
      </w:r>
    </w:p>
    <w:p w14:paraId="6CCA8A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125671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roofErr w:type="spellStart"/>
      <w:r w:rsidRPr="00912649">
        <w:rPr>
          <w:rFonts w:ascii="Courier New" w:hAnsi="Courier New" w:cs="Courier New"/>
          <w:sz w:val="16"/>
          <w:szCs w:val="16"/>
        </w:rPr>
        <w:t>coreType</w:t>
      </w:r>
      <w:proofErr w:type="spellEnd"/>
      <w:r w:rsidRPr="00912649">
        <w:rPr>
          <w:rFonts w:ascii="Courier New" w:hAnsi="Courier New" w:cs="Courier New"/>
          <w:sz w:val="16"/>
          <w:szCs w:val="16"/>
        </w:rPr>
        <w:t>" : "</w:t>
      </w:r>
      <w:proofErr w:type="spellStart"/>
      <w:r w:rsidRPr="00912649">
        <w:rPr>
          <w:rFonts w:ascii="Courier New" w:hAnsi="Courier New" w:cs="Courier New"/>
          <w:sz w:val="16"/>
          <w:szCs w:val="16"/>
        </w:rPr>
        <w:t>zmq</w:t>
      </w:r>
      <w:proofErr w:type="spellEnd"/>
      <w:r w:rsidRPr="00912649">
        <w:rPr>
          <w:rFonts w:ascii="Courier New" w:hAnsi="Courier New" w:cs="Courier New"/>
          <w:sz w:val="16"/>
          <w:szCs w:val="16"/>
        </w:rPr>
        <w:t>",</w:t>
      </w:r>
    </w:p>
    <w:p w14:paraId="02F030ED"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name" : "</w:t>
      </w:r>
      <w:proofErr w:type="spellStart"/>
      <w:r w:rsidRPr="00912649">
        <w:rPr>
          <w:rFonts w:ascii="Courier New" w:hAnsi="Courier New" w:cs="Courier New"/>
          <w:sz w:val="16"/>
          <w:szCs w:val="16"/>
        </w:rPr>
        <w:t>gridlabd</w:t>
      </w:r>
      <w:proofErr w:type="spellEnd"/>
      <w:r w:rsidRPr="00912649">
        <w:rPr>
          <w:rFonts w:ascii="Courier New" w:hAnsi="Courier New" w:cs="Courier New"/>
          <w:sz w:val="16"/>
          <w:szCs w:val="16"/>
        </w:rPr>
        <w:t>",</w:t>
      </w:r>
    </w:p>
    <w:p w14:paraId="5391B29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eriod" : 1,</w:t>
      </w:r>
    </w:p>
    <w:p w14:paraId="177D111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roofErr w:type="spellStart"/>
      <w:r w:rsidRPr="00912649">
        <w:rPr>
          <w:rFonts w:ascii="Courier New" w:hAnsi="Courier New" w:cs="Courier New"/>
          <w:sz w:val="16"/>
          <w:szCs w:val="16"/>
        </w:rPr>
        <w:t>loglevel</w:t>
      </w:r>
      <w:proofErr w:type="spellEnd"/>
      <w:r w:rsidRPr="00912649">
        <w:rPr>
          <w:rFonts w:ascii="Courier New" w:hAnsi="Courier New" w:cs="Courier New"/>
          <w:sz w:val="16"/>
          <w:szCs w:val="16"/>
        </w:rPr>
        <w:t>" : 7,</w:t>
      </w:r>
    </w:p>
    <w:p w14:paraId="34048B3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ublications" : [</w:t>
      </w:r>
    </w:p>
    <w:p w14:paraId="1D96B103"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9117657"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global" : false,</w:t>
      </w:r>
    </w:p>
    <w:p w14:paraId="6DF5AE8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F1_house_B0/load", </w:t>
      </w:r>
    </w:p>
    <w:p w14:paraId="0536A4AE"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1C585D1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power\"}"</w:t>
      </w:r>
    </w:p>
    <w:p w14:paraId="04F7DF7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444ED9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35A878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subscriptions" : [</w:t>
      </w:r>
    </w:p>
    <w:p w14:paraId="530E143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E2986F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w:t>
      </w:r>
      <w:proofErr w:type="spellStart"/>
      <w:r w:rsidRPr="00912649">
        <w:rPr>
          <w:rFonts w:ascii="Courier New" w:hAnsi="Courier New" w:cs="Courier New"/>
          <w:sz w:val="16"/>
          <w:szCs w:val="16"/>
        </w:rPr>
        <w:t>opendss</w:t>
      </w:r>
      <w:proofErr w:type="spellEnd"/>
      <w:r w:rsidRPr="00912649">
        <w:rPr>
          <w:rFonts w:ascii="Courier New" w:hAnsi="Courier New" w:cs="Courier New"/>
          <w:sz w:val="16"/>
          <w:szCs w:val="16"/>
        </w:rPr>
        <w:t xml:space="preserve">/bus/house/voltage/A", </w:t>
      </w:r>
    </w:p>
    <w:p w14:paraId="7A2AE85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B218B6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30ED06A5"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1N\"}"</w:t>
      </w:r>
    </w:p>
    <w:p w14:paraId="1024ABD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9E0AD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B6228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w:t>
      </w:r>
      <w:proofErr w:type="spellStart"/>
      <w:r w:rsidRPr="00912649">
        <w:rPr>
          <w:rFonts w:ascii="Courier New" w:hAnsi="Courier New" w:cs="Courier New"/>
          <w:sz w:val="16"/>
          <w:szCs w:val="16"/>
        </w:rPr>
        <w:t>opendss</w:t>
      </w:r>
      <w:proofErr w:type="spellEnd"/>
      <w:r w:rsidRPr="00912649">
        <w:rPr>
          <w:rFonts w:ascii="Courier New" w:hAnsi="Courier New" w:cs="Courier New"/>
          <w:sz w:val="16"/>
          <w:szCs w:val="16"/>
        </w:rPr>
        <w:t xml:space="preserve">/bus/house/voltage/B", </w:t>
      </w:r>
    </w:p>
    <w:p w14:paraId="2FC9791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F377B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6E9A877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2N\"}"</w:t>
      </w:r>
    </w:p>
    <w:p w14:paraId="394AF16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0B1C30A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22F261DD" w14:textId="0461A2F7" w:rsid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DB09109" w14:textId="40E71023" w:rsidR="00593C0C" w:rsidRPr="00912649" w:rsidRDefault="00593C0C" w:rsidP="00593C0C">
      <w:pPr>
        <w:spacing w:after="0"/>
        <w:rPr>
          <w:b/>
          <w:bCs/>
          <w:i/>
          <w:iCs/>
        </w:rPr>
      </w:pPr>
      <w:proofErr w:type="spellStart"/>
      <w:r>
        <w:rPr>
          <w:b/>
          <w:bCs/>
          <w:i/>
          <w:iCs/>
        </w:rPr>
        <w:t>g</w:t>
      </w:r>
      <w:r w:rsidRPr="00912649">
        <w:rPr>
          <w:b/>
          <w:bCs/>
          <w:i/>
          <w:iCs/>
        </w:rPr>
        <w:t>ld</w:t>
      </w:r>
      <w:r>
        <w:rPr>
          <w:b/>
          <w:bCs/>
          <w:i/>
          <w:iCs/>
        </w:rPr>
        <w:t>opendss</w:t>
      </w:r>
      <w:r w:rsidRPr="00912649">
        <w:rPr>
          <w:b/>
          <w:bCs/>
          <w:i/>
          <w:iCs/>
        </w:rPr>
        <w:t>houseshelics.json</w:t>
      </w:r>
      <w:proofErr w:type="spellEnd"/>
      <w:r>
        <w:rPr>
          <w:b/>
          <w:bCs/>
          <w:i/>
          <w:iCs/>
        </w:rPr>
        <w:t xml:space="preserve"> (House and Command topics only)</w:t>
      </w:r>
    </w:p>
    <w:p w14:paraId="6B55946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w:t>
      </w:r>
    </w:p>
    <w:p w14:paraId="4D2BADA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roofErr w:type="spellStart"/>
      <w:r w:rsidRPr="00593C0C">
        <w:rPr>
          <w:rFonts w:ascii="Courier New" w:hAnsi="Courier New" w:cs="Courier New"/>
          <w:sz w:val="16"/>
          <w:szCs w:val="16"/>
        </w:rPr>
        <w:t>coreType</w:t>
      </w:r>
      <w:proofErr w:type="spellEnd"/>
      <w:r w:rsidRPr="00593C0C">
        <w:rPr>
          <w:rFonts w:ascii="Courier New" w:hAnsi="Courier New" w:cs="Courier New"/>
          <w:sz w:val="16"/>
          <w:szCs w:val="16"/>
        </w:rPr>
        <w:t>" : "</w:t>
      </w:r>
      <w:proofErr w:type="spellStart"/>
      <w:r w:rsidRPr="00593C0C">
        <w:rPr>
          <w:rFonts w:ascii="Courier New" w:hAnsi="Courier New" w:cs="Courier New"/>
          <w:sz w:val="16"/>
          <w:szCs w:val="16"/>
        </w:rPr>
        <w:t>zmq</w:t>
      </w:r>
      <w:proofErr w:type="spellEnd"/>
      <w:r w:rsidRPr="00593C0C">
        <w:rPr>
          <w:rFonts w:ascii="Courier New" w:hAnsi="Courier New" w:cs="Courier New"/>
          <w:sz w:val="16"/>
          <w:szCs w:val="16"/>
        </w:rPr>
        <w:t>",</w:t>
      </w:r>
    </w:p>
    <w:p w14:paraId="1FB2B9C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name" : "</w:t>
      </w:r>
      <w:proofErr w:type="spellStart"/>
      <w:r w:rsidRPr="00593C0C">
        <w:rPr>
          <w:rFonts w:ascii="Courier New" w:hAnsi="Courier New" w:cs="Courier New"/>
          <w:sz w:val="16"/>
          <w:szCs w:val="16"/>
        </w:rPr>
        <w:t>opendss</w:t>
      </w:r>
      <w:proofErr w:type="spellEnd"/>
      <w:r w:rsidRPr="00593C0C">
        <w:rPr>
          <w:rFonts w:ascii="Courier New" w:hAnsi="Courier New" w:cs="Courier New"/>
          <w:sz w:val="16"/>
          <w:szCs w:val="16"/>
        </w:rPr>
        <w:t>",</w:t>
      </w:r>
    </w:p>
    <w:p w14:paraId="268D479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eriod" : 0.000000001,</w:t>
      </w:r>
    </w:p>
    <w:p w14:paraId="1500D00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roofErr w:type="spellStart"/>
      <w:r w:rsidRPr="00593C0C">
        <w:rPr>
          <w:rFonts w:ascii="Courier New" w:hAnsi="Courier New" w:cs="Courier New"/>
          <w:sz w:val="16"/>
          <w:szCs w:val="16"/>
        </w:rPr>
        <w:t>loglevel</w:t>
      </w:r>
      <w:proofErr w:type="spellEnd"/>
      <w:r w:rsidRPr="00593C0C">
        <w:rPr>
          <w:rFonts w:ascii="Courier New" w:hAnsi="Courier New" w:cs="Courier New"/>
          <w:sz w:val="16"/>
          <w:szCs w:val="16"/>
        </w:rPr>
        <w:t>" : 7,</w:t>
      </w:r>
    </w:p>
    <w:p w14:paraId="5B38E09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ublications" : [</w:t>
      </w:r>
    </w:p>
    <w:p w14:paraId="54C7D82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1BC823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07DBA83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A", </w:t>
      </w:r>
    </w:p>
    <w:p w14:paraId="10CFDBC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112E5C4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A9799A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64EDEDB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16C6383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B", </w:t>
      </w:r>
    </w:p>
    <w:p w14:paraId="4D68481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34A167BA" w14:textId="0189FCBB"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09106C6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61A95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subscriptions" : [</w:t>
      </w:r>
    </w:p>
    <w:p w14:paraId="54F6E3B7"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E8AC0E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player/command", </w:t>
      </w:r>
    </w:p>
    <w:p w14:paraId="4C17BE41"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string",</w:t>
      </w:r>
    </w:p>
    <w:p w14:paraId="45EA970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3B007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381CC8A"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759077C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w:t>
      </w:r>
      <w:proofErr w:type="spellStart"/>
      <w:r w:rsidRPr="00593C0C">
        <w:rPr>
          <w:rFonts w:ascii="Courier New" w:hAnsi="Courier New" w:cs="Courier New"/>
          <w:sz w:val="16"/>
          <w:szCs w:val="16"/>
        </w:rPr>
        <w:t>gridlabd</w:t>
      </w:r>
      <w:proofErr w:type="spellEnd"/>
      <w:r w:rsidRPr="00593C0C">
        <w:rPr>
          <w:rFonts w:ascii="Courier New" w:hAnsi="Courier New" w:cs="Courier New"/>
          <w:sz w:val="16"/>
          <w:szCs w:val="16"/>
        </w:rPr>
        <w:t xml:space="preserve">/F1_house_B0/load", </w:t>
      </w:r>
    </w:p>
    <w:p w14:paraId="424F656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7AF314E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A751FD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A53006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0B57E07" w14:textId="3D442B77" w:rsidR="00593C0C" w:rsidRDefault="00593C0C" w:rsidP="00593C0C">
      <w:pPr>
        <w:spacing w:after="0"/>
      </w:pPr>
      <w:r w:rsidRPr="00593C0C">
        <w:rPr>
          <w:rFonts w:ascii="Courier New" w:hAnsi="Courier New" w:cs="Courier New"/>
          <w:sz w:val="16"/>
          <w:szCs w:val="16"/>
        </w:rPr>
        <w:t>}</w:t>
      </w:r>
    </w:p>
    <w:p w14:paraId="71CAE178" w14:textId="2CDF1CE2" w:rsidR="00501613" w:rsidRDefault="00501613" w:rsidP="00501613">
      <w:pPr>
        <w:pStyle w:val="Heading2"/>
      </w:pPr>
      <w:bookmarkStart w:id="16" w:name="_Toc66384678"/>
      <w:r>
        <w:t>Running on Windows</w:t>
      </w:r>
      <w:bookmarkEnd w:id="16"/>
    </w:p>
    <w:p w14:paraId="1E6F97C6" w14:textId="1D1B7196" w:rsidR="00E476F2" w:rsidRDefault="00501613" w:rsidP="00D03BDC">
      <w:r>
        <w:t>There is a corresponding batch file for each bash script. For example, to run the PV example with FNCS</w:t>
      </w:r>
      <w:r w:rsidR="00E476F2">
        <w:t>:</w:t>
      </w:r>
    </w:p>
    <w:p w14:paraId="05287D58" w14:textId="1F35BA5A" w:rsidR="00E476F2" w:rsidRDefault="00E476F2" w:rsidP="00E476F2">
      <w:pPr>
        <w:pStyle w:val="ListParagraph"/>
        <w:numPr>
          <w:ilvl w:val="0"/>
          <w:numId w:val="48"/>
        </w:numPr>
      </w:pPr>
      <w:r>
        <w:lastRenderedPageBreak/>
        <w:t xml:space="preserve">Invoke </w:t>
      </w:r>
      <w:r>
        <w:rPr>
          <w:b/>
          <w:bCs/>
          <w:i/>
          <w:iCs/>
        </w:rPr>
        <w:t>test_fncspv.bat</w:t>
      </w:r>
    </w:p>
    <w:p w14:paraId="6B3ADE7E" w14:textId="4709B9BC" w:rsidR="00E476F2" w:rsidRDefault="00E476F2" w:rsidP="00E476F2">
      <w:pPr>
        <w:pStyle w:val="ListParagraph"/>
        <w:numPr>
          <w:ilvl w:val="0"/>
          <w:numId w:val="48"/>
        </w:numPr>
      </w:pPr>
      <w:r>
        <w:t xml:space="preserve">Use </w:t>
      </w:r>
      <w:r>
        <w:rPr>
          <w:b/>
          <w:bCs/>
          <w:i/>
          <w:iCs/>
        </w:rPr>
        <w:t>list5570.bat</w:t>
      </w:r>
      <w:r>
        <w:t xml:space="preserve"> to list the FNCS federates that are still running</w:t>
      </w:r>
    </w:p>
    <w:p w14:paraId="5B272E79" w14:textId="0FB327F9" w:rsidR="00E476F2" w:rsidRDefault="00E476F2" w:rsidP="00E476F2">
      <w:pPr>
        <w:pStyle w:val="ListParagraph"/>
        <w:numPr>
          <w:ilvl w:val="0"/>
          <w:numId w:val="48"/>
        </w:numPr>
      </w:pPr>
      <w:r>
        <w:t xml:space="preserve">Use </w:t>
      </w:r>
      <w:r>
        <w:rPr>
          <w:b/>
          <w:bCs/>
          <w:i/>
          <w:iCs/>
        </w:rPr>
        <w:t>kill5570.bat</w:t>
      </w:r>
      <w:r>
        <w:t xml:space="preserve"> to stop the FNCS federates, if necessary</w:t>
      </w:r>
      <w:r w:rsidR="00501613">
        <w:t>. This only stops one federate at a time, so repeat invocations may be needed.</w:t>
      </w:r>
    </w:p>
    <w:p w14:paraId="08A6D302" w14:textId="40E13B6B" w:rsidR="00E476F2" w:rsidRDefault="00E476F2" w:rsidP="00E476F2">
      <w:pPr>
        <w:pStyle w:val="ListParagraph"/>
        <w:numPr>
          <w:ilvl w:val="0"/>
          <w:numId w:val="48"/>
        </w:numPr>
      </w:pPr>
      <w:r>
        <w:t xml:space="preserve">The FNCS federates may not for several seconds after the simulation ends.  Use </w:t>
      </w:r>
      <w:r>
        <w:rPr>
          <w:b/>
          <w:bCs/>
          <w:i/>
          <w:iCs/>
        </w:rPr>
        <w:t>list5570.bat</w:t>
      </w:r>
      <w:r>
        <w:t xml:space="preserve"> </w:t>
      </w:r>
      <w:r w:rsidR="00501613">
        <w:t>and</w:t>
      </w:r>
      <w:r w:rsidR="00501613" w:rsidRPr="00501613">
        <w:rPr>
          <w:i/>
          <w:iCs/>
        </w:rPr>
        <w:t xml:space="preserve"> </w:t>
      </w:r>
      <w:r w:rsidR="00501613" w:rsidRPr="00501613">
        <w:rPr>
          <w:b/>
          <w:bCs/>
          <w:i/>
          <w:iCs/>
        </w:rPr>
        <w:t>kill5570.bat</w:t>
      </w:r>
      <w:r w:rsidR="00501613">
        <w:t xml:space="preserve"> </w:t>
      </w:r>
      <w:r w:rsidRPr="00501613">
        <w:t>to</w:t>
      </w:r>
      <w:r>
        <w:t xml:space="preserve"> make sure they’ve all exited, before starting another FNCS co-simulation</w:t>
      </w:r>
    </w:p>
    <w:p w14:paraId="1BB14CFE" w14:textId="0B1388CF" w:rsidR="00501613" w:rsidRPr="00501613" w:rsidRDefault="00501613" w:rsidP="00501613">
      <w:r>
        <w:t xml:space="preserve">For HELICS, use </w:t>
      </w:r>
      <w:r>
        <w:rPr>
          <w:b/>
          <w:bCs/>
          <w:i/>
          <w:iCs/>
        </w:rPr>
        <w:t>list23404.bat</w:t>
      </w:r>
      <w:r>
        <w:t xml:space="preserve"> and </w:t>
      </w:r>
      <w:r>
        <w:rPr>
          <w:b/>
          <w:bCs/>
          <w:i/>
          <w:iCs/>
        </w:rPr>
        <w:t>kill23404.bat</w:t>
      </w:r>
      <w:r>
        <w:t xml:space="preserve"> to list and stop the HELICS federates, as needed.</w:t>
      </w:r>
    </w:p>
    <w:p w14:paraId="17460B69" w14:textId="163E01A7" w:rsidR="00173618" w:rsidRDefault="00173618" w:rsidP="00173618">
      <w:pPr>
        <w:pStyle w:val="Heading2"/>
      </w:pPr>
      <w:bookmarkStart w:id="17" w:name="_Toc66384679"/>
      <w:r>
        <w:t>Utility-Scale FNCS Example</w:t>
      </w:r>
      <w:bookmarkEnd w:id="17"/>
    </w:p>
    <w:p w14:paraId="41B3EBDB" w14:textId="4551BE6E" w:rsidR="009D39F3" w:rsidRDefault="00626680" w:rsidP="00626680">
      <w:r>
        <w:t xml:space="preserve">A larger FNCS example includes </w:t>
      </w:r>
      <w:r w:rsidR="00413042">
        <w:t>weather and a transactive rationing agent</w:t>
      </w:r>
      <w:r>
        <w:t xml:space="preserve">, depicted in </w:t>
      </w:r>
      <w:r w:rsidR="00413042">
        <w:fldChar w:fldCharType="begin"/>
      </w:r>
      <w:r w:rsidR="00413042">
        <w:instrText xml:space="preserve"> REF _Ref60995492 \h </w:instrText>
      </w:r>
      <w:r w:rsidR="00413042">
        <w:fldChar w:fldCharType="separate"/>
      </w:r>
      <w:r w:rsidR="00B940FF">
        <w:t xml:space="preserve">Figure </w:t>
      </w:r>
      <w:r w:rsidR="00B940FF">
        <w:rPr>
          <w:noProof/>
        </w:rPr>
        <w:t>3</w:t>
      </w:r>
      <w:r w:rsidR="00413042">
        <w:fldChar w:fldCharType="end"/>
      </w:r>
      <w:r w:rsidR="00413042">
        <w:t xml:space="preserve"> </w:t>
      </w:r>
      <w:r>
        <w:t xml:space="preserve"> </w:t>
      </w:r>
      <w:r>
        <w:fldChar w:fldCharType="begin"/>
      </w:r>
      <w:r>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aper"&gt;47&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record&gt;&lt;/Cite&gt;&lt;/EndNote&gt;</w:instrText>
      </w:r>
      <w:r>
        <w:fldChar w:fldCharType="separate"/>
      </w:r>
      <w:r>
        <w:rPr>
          <w:noProof/>
        </w:rPr>
        <w:t>[5]</w:t>
      </w:r>
      <w:r>
        <w:fldChar w:fldCharType="end"/>
      </w:r>
    </w:p>
    <w:p w14:paraId="7405821D" w14:textId="214F9412" w:rsidR="001D18E8" w:rsidRDefault="001D18E8" w:rsidP="001D18E8">
      <w:pPr>
        <w:jc w:val="center"/>
      </w:pPr>
      <w:r>
        <w:rPr>
          <w:noProof/>
        </w:rPr>
        <w:drawing>
          <wp:inline distT="0" distB="0" distL="0" distR="0" wp14:anchorId="7AEC298A" wp14:editId="224C4292">
            <wp:extent cx="4353217" cy="19479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16023" cy="1976010"/>
                    </a:xfrm>
                    <a:prstGeom prst="rect">
                      <a:avLst/>
                    </a:prstGeom>
                  </pic:spPr>
                </pic:pic>
              </a:graphicData>
            </a:graphic>
          </wp:inline>
        </w:drawing>
      </w:r>
    </w:p>
    <w:p w14:paraId="04F03FD3" w14:textId="2ED50694" w:rsidR="001D18E8" w:rsidRDefault="001D18E8" w:rsidP="001D18E8">
      <w:pPr>
        <w:pStyle w:val="Caption"/>
      </w:pPr>
      <w:bookmarkStart w:id="18" w:name="_Ref60995492"/>
      <w:r>
        <w:t xml:space="preserve">Figure </w:t>
      </w:r>
      <w:fldSimple w:instr=" SEQ Figure \* ARABIC ">
        <w:r w:rsidR="00B940FF">
          <w:rPr>
            <w:noProof/>
          </w:rPr>
          <w:t>3</w:t>
        </w:r>
      </w:fldSimple>
      <w:bookmarkEnd w:id="18"/>
      <w:r>
        <w:t>: Simulation of transactive rationing with network model and weather</w:t>
      </w:r>
      <w:r w:rsidR="00626680">
        <w:t xml:space="preserve"> </w:t>
      </w:r>
      <w:r w:rsidR="00626680">
        <w:fldChar w:fldCharType="begin"/>
      </w:r>
      <w:r w:rsidR="00626680">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aper"&gt;47&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record&gt;&lt;/Cite&gt;&lt;/EndNote&gt;</w:instrText>
      </w:r>
      <w:r w:rsidR="00626680">
        <w:fldChar w:fldCharType="separate"/>
      </w:r>
      <w:r w:rsidR="00626680">
        <w:rPr>
          <w:noProof/>
        </w:rPr>
        <w:t>[5]</w:t>
      </w:r>
      <w:r w:rsidR="00626680">
        <w:fldChar w:fldCharType="end"/>
      </w:r>
    </w:p>
    <w:p w14:paraId="517E71F3" w14:textId="77777777" w:rsidR="002970EE" w:rsidRDefault="002970EE" w:rsidP="0046310B">
      <w:pPr>
        <w:pStyle w:val="Heading1"/>
      </w:pPr>
      <w:bookmarkStart w:id="19" w:name="_Toc66384680"/>
      <w:r>
        <w:t xml:space="preserve">Developer Notes for </w:t>
      </w:r>
      <w:proofErr w:type="spellStart"/>
      <w:r>
        <w:t>OpenDSSCmd</w:t>
      </w:r>
      <w:bookmarkEnd w:id="19"/>
      <w:proofErr w:type="spellEnd"/>
    </w:p>
    <w:p w14:paraId="31418551" w14:textId="1D16A9AE" w:rsidR="0046310B" w:rsidRDefault="0046310B" w:rsidP="002970EE">
      <w:pPr>
        <w:pStyle w:val="Heading2"/>
      </w:pPr>
      <w:bookmarkStart w:id="20" w:name="_Toc66384681"/>
      <w:r>
        <w:t>Source Code Directories</w:t>
      </w:r>
      <w:bookmarkEnd w:id="20"/>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w:t>
      </w:r>
      <w:proofErr w:type="spellStart"/>
      <w:r>
        <w:t>CmdForms.pas</w:t>
      </w:r>
      <w:proofErr w:type="spellEnd"/>
      <w:r>
        <w:t xml:space="preserve"> – non-graphical alternatives to the GUI components that are sprinkled throughout other source files</w:t>
      </w:r>
    </w:p>
    <w:p w14:paraId="0FF9312B" w14:textId="09771D71" w:rsidR="0046310B" w:rsidRDefault="0046310B" w:rsidP="0046310B">
      <w:pPr>
        <w:pStyle w:val="ListParagraph"/>
        <w:numPr>
          <w:ilvl w:val="0"/>
          <w:numId w:val="31"/>
        </w:numPr>
      </w:pPr>
      <w:r>
        <w:t>Source/CMD/</w:t>
      </w:r>
      <w:proofErr w:type="spellStart"/>
      <w:r>
        <w:t>FNCS.pas</w:t>
      </w:r>
      <w:proofErr w:type="spellEnd"/>
      <w:r>
        <w:t xml:space="preserve"> – loads and uses the FNCS shared library, i.e., </w:t>
      </w:r>
      <w:proofErr w:type="spellStart"/>
      <w:r>
        <w:t>dll</w:t>
      </w:r>
      <w:proofErr w:type="spellEnd"/>
      <w:r>
        <w:t xml:space="preserve">, </w:t>
      </w:r>
      <w:proofErr w:type="spellStart"/>
      <w:r>
        <w:t>dylib</w:t>
      </w:r>
      <w:proofErr w:type="spellEnd"/>
      <w:r>
        <w:t xml:space="preserve"> or so file.</w:t>
      </w:r>
    </w:p>
    <w:p w14:paraId="125A2C70" w14:textId="594C8ACE" w:rsidR="0046310B" w:rsidRDefault="0046310B" w:rsidP="0046310B">
      <w:pPr>
        <w:pStyle w:val="ListParagraph"/>
        <w:numPr>
          <w:ilvl w:val="0"/>
          <w:numId w:val="31"/>
        </w:numPr>
      </w:pPr>
      <w:r>
        <w:t>Source/CMD/</w:t>
      </w:r>
      <w:proofErr w:type="spellStart"/>
      <w:r>
        <w:t>opendsscmd</w:t>
      </w:r>
      <w:r w:rsidR="000239FE">
        <w:t>.lpr</w:t>
      </w:r>
      <w:proofErr w:type="spellEnd"/>
      <w:r w:rsidR="000239FE">
        <w:t xml:space="preserve"> – main source file for the </w:t>
      </w:r>
      <w:proofErr w:type="spellStart"/>
      <w:r w:rsidR="000239FE">
        <w:t>opendsscmd</w:t>
      </w:r>
      <w:proofErr w:type="spellEnd"/>
      <w:r w:rsidR="000239FE">
        <w:t xml:space="preserve"> application</w:t>
      </w:r>
    </w:p>
    <w:p w14:paraId="3F3DF559" w14:textId="7CF1E2BA" w:rsidR="0046310B" w:rsidRDefault="0046310B" w:rsidP="0046310B">
      <w:pPr>
        <w:pStyle w:val="ListParagraph"/>
        <w:numPr>
          <w:ilvl w:val="0"/>
          <w:numId w:val="31"/>
        </w:numPr>
      </w:pPr>
      <w:r>
        <w:t>Source/Common/</w:t>
      </w:r>
      <w:proofErr w:type="spellStart"/>
      <w:r>
        <w:t>Solution.pas</w:t>
      </w:r>
      <w:proofErr w:type="spellEnd"/>
      <w:r>
        <w:t xml:space="preserve"> – the </w:t>
      </w:r>
      <w:proofErr w:type="spellStart"/>
      <w:r w:rsidRPr="0046310B">
        <w:rPr>
          <w:i/>
          <w:iCs/>
        </w:rPr>
        <w:t>Increment_time</w:t>
      </w:r>
      <w:proofErr w:type="spellEnd"/>
      <w:r>
        <w:t xml:space="preserve"> function is here</w:t>
      </w:r>
    </w:p>
    <w:p w14:paraId="6693EA1C" w14:textId="75531B77" w:rsidR="0046310B" w:rsidRDefault="0046310B" w:rsidP="0046310B">
      <w:proofErr w:type="spellStart"/>
      <w:r>
        <w:t>OpenDSS</w:t>
      </w:r>
      <w:proofErr w:type="spellEnd"/>
      <w:r>
        <w:t xml:space="preserve"> is primarily a power flow program. A top-level roadmap to the source code sub-directories </w:t>
      </w:r>
      <w:r w:rsidR="00F46A09">
        <w:t>follows. Please consider any other source directories you may see to be orphaned, or otherwise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475381BC" w:rsidR="00F46A09" w:rsidRDefault="00F46A09" w:rsidP="0046310B">
      <w:pPr>
        <w:pStyle w:val="ListParagraph"/>
        <w:numPr>
          <w:ilvl w:val="0"/>
          <w:numId w:val="32"/>
        </w:numPr>
      </w:pPr>
      <w:r>
        <w:t xml:space="preserve">Source/Common – circuits, </w:t>
      </w:r>
      <w:proofErr w:type="gramStart"/>
      <w:r>
        <w:t>buses</w:t>
      </w:r>
      <w:proofErr w:type="gramEnd"/>
      <w:r>
        <w:t xml:space="preserve"> and solutions</w:t>
      </w:r>
      <w:r w:rsidR="0097504A">
        <w:t>. The CIM export code is here.</w:t>
      </w:r>
    </w:p>
    <w:p w14:paraId="47166AB3" w14:textId="2D120B7B" w:rsidR="00F46A09" w:rsidRDefault="00F46A09" w:rsidP="0046310B">
      <w:pPr>
        <w:pStyle w:val="ListParagraph"/>
        <w:numPr>
          <w:ilvl w:val="0"/>
          <w:numId w:val="32"/>
        </w:numPr>
      </w:pPr>
      <w:r>
        <w:t xml:space="preserve">Source/Controls – regulator, capacitor, inverter, </w:t>
      </w:r>
      <w:proofErr w:type="gramStart"/>
      <w:r>
        <w:t>switch</w:t>
      </w:r>
      <w:proofErr w:type="gramEnd"/>
      <w:r>
        <w:t xml:space="preserve">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w:t>
      </w:r>
      <w:proofErr w:type="spellStart"/>
      <w:r>
        <w:t>epiktimer</w:t>
      </w:r>
      <w:proofErr w:type="spellEnd"/>
      <w:r>
        <w:t xml:space="preserve"> – a cross-platform implementation and wrapper of </w:t>
      </w:r>
      <w:proofErr w:type="spellStart"/>
      <w:r>
        <w:t>QueryPerformance</w:t>
      </w:r>
      <w:proofErr w:type="spellEnd"/>
    </w:p>
    <w:p w14:paraId="089BCAA9" w14:textId="3701CAA8" w:rsidR="0046310B" w:rsidRDefault="0046310B" w:rsidP="0046310B">
      <w:pPr>
        <w:pStyle w:val="ListParagraph"/>
        <w:numPr>
          <w:ilvl w:val="0"/>
          <w:numId w:val="32"/>
        </w:numPr>
      </w:pPr>
      <w:r>
        <w:lastRenderedPageBreak/>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A0BBF76" w14:textId="31077AFE" w:rsidR="00B1114B" w:rsidRDefault="00B1114B" w:rsidP="0046310B">
      <w:pPr>
        <w:pStyle w:val="ListParagraph"/>
        <w:numPr>
          <w:ilvl w:val="0"/>
          <w:numId w:val="32"/>
        </w:numPr>
      </w:pPr>
      <w:r>
        <w:t>Source/</w:t>
      </w:r>
      <w:proofErr w:type="spellStart"/>
      <w:r>
        <w:t>generics.collections</w:t>
      </w:r>
      <w:proofErr w:type="spellEnd"/>
      <w:r>
        <w:t xml:space="preserve"> – will be removed in favor of support now built in to </w:t>
      </w:r>
      <w:proofErr w:type="spellStart"/>
      <w:r>
        <w:t>fpc</w:t>
      </w:r>
      <w:proofErr w:type="spellEnd"/>
      <w:r>
        <w:t xml:space="preserve"> 3.2</w:t>
      </w:r>
    </w:p>
    <w:p w14:paraId="1DBD21C4" w14:textId="19EF540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w:t>
      </w:r>
      <w:proofErr w:type="spellStart"/>
      <w:r w:rsidR="0097504A">
        <w:t>loadshapes</w:t>
      </w:r>
      <w:proofErr w:type="spellEnd"/>
      <w:r w:rsidR="0097504A">
        <w:t>, curves, etc.</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w:t>
      </w:r>
      <w:proofErr w:type="spellStart"/>
      <w:r w:rsidR="00556ABB">
        <w:t>OpenDSS</w:t>
      </w:r>
      <w:proofErr w:type="spellEnd"/>
      <w:r w:rsidR="00556ABB">
        <w:t xml:space="preserve"> as a DLL</w:t>
      </w:r>
    </w:p>
    <w:p w14:paraId="78B2ECA8" w14:textId="5CAFDD5F" w:rsidR="00F46A09" w:rsidRDefault="00F46A09" w:rsidP="0046310B">
      <w:pPr>
        <w:pStyle w:val="ListParagraph"/>
        <w:numPr>
          <w:ilvl w:val="0"/>
          <w:numId w:val="32"/>
        </w:numPr>
      </w:pPr>
      <w:r>
        <w:t>Source/Meters</w:t>
      </w:r>
      <w:r w:rsidR="00556ABB">
        <w:t xml:space="preserve"> – sensors, monitors and energy meters (these are not billing meters as in </w:t>
      </w:r>
      <w:proofErr w:type="spellStart"/>
      <w:r w:rsidR="00556ABB">
        <w:t>GridLAB</w:t>
      </w:r>
      <w:proofErr w:type="spellEnd"/>
      <w:r w:rsidR="00556ABB">
        <w:t>-D)</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w:t>
      </w:r>
      <w:proofErr w:type="spellStart"/>
      <w:r>
        <w:t>PCElements</w:t>
      </w:r>
      <w:proofErr w:type="spellEnd"/>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w:t>
      </w:r>
      <w:proofErr w:type="spellStart"/>
      <w:r>
        <w:t>PDElements</w:t>
      </w:r>
      <w:proofErr w:type="spellEnd"/>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58122CA6" w:rsidR="00F46A09" w:rsidRDefault="00F46A09" w:rsidP="0046310B">
      <w:pPr>
        <w:pStyle w:val="ListParagraph"/>
        <w:numPr>
          <w:ilvl w:val="0"/>
          <w:numId w:val="32"/>
        </w:numPr>
      </w:pPr>
      <w:r>
        <w:t>Source/TCP_IP</w:t>
      </w:r>
      <w:r w:rsidR="0097504A">
        <w:t xml:space="preserve"> – counterpart of the </w:t>
      </w:r>
      <w:proofErr w:type="spellStart"/>
      <w:r w:rsidR="0097504A">
        <w:t>GridLAB</w:t>
      </w:r>
      <w:proofErr w:type="spellEnd"/>
      <w:r w:rsidR="0097504A">
        <w:t xml:space="preserve">-D server </w:t>
      </w:r>
      <w:proofErr w:type="gramStart"/>
      <w:r w:rsidR="0097504A">
        <w:t>mode;</w:t>
      </w:r>
      <w:proofErr w:type="gramEnd"/>
      <w:r w:rsidR="0097504A">
        <w:t xml:space="preserve"> which we are not using</w:t>
      </w:r>
    </w:p>
    <w:p w14:paraId="3FD9F61A" w14:textId="6B042296" w:rsidR="00F46A09" w:rsidRDefault="00F46A09" w:rsidP="0046310B">
      <w:pPr>
        <w:pStyle w:val="ListParagraph"/>
        <w:numPr>
          <w:ilvl w:val="0"/>
          <w:numId w:val="32"/>
        </w:numPr>
      </w:pPr>
      <w:r>
        <w:t>Source/</w:t>
      </w:r>
      <w:proofErr w:type="spellStart"/>
      <w:r>
        <w:t>TPerlRegEx</w:t>
      </w:r>
      <w:proofErr w:type="spellEnd"/>
      <w:r w:rsidR="00556ABB">
        <w:t xml:space="preserve"> – supports the </w:t>
      </w:r>
      <w:proofErr w:type="spellStart"/>
      <w:r w:rsidR="00556ABB">
        <w:t>batchedit</w:t>
      </w:r>
      <w:proofErr w:type="spellEnd"/>
      <w:r w:rsidR="00556ABB">
        <w:t xml:space="preserve"> command</w:t>
      </w:r>
    </w:p>
    <w:p w14:paraId="7B4F9E0E" w14:textId="097830EF" w:rsidR="00F46A09" w:rsidRDefault="00F46A09" w:rsidP="0046310B">
      <w:pPr>
        <w:pStyle w:val="ListParagraph"/>
        <w:numPr>
          <w:ilvl w:val="0"/>
          <w:numId w:val="32"/>
        </w:numPr>
      </w:pPr>
      <w:r>
        <w:t>Source/x64 and Source/x86</w:t>
      </w:r>
      <w:r w:rsidR="00556ABB">
        <w:t xml:space="preserve"> – contains build products; </w:t>
      </w:r>
      <w:r w:rsidR="00BE671E">
        <w:rPr>
          <w:u w:val="single"/>
        </w:rPr>
        <w:t>PNNL</w:t>
      </w:r>
      <w:r w:rsidR="00556ABB" w:rsidRPr="00556ABB">
        <w:rPr>
          <w:u w:val="single"/>
        </w:rPr>
        <w:t xml:space="preserve"> do</w:t>
      </w:r>
      <w:r w:rsidR="00BE671E">
        <w:rPr>
          <w:u w:val="single"/>
        </w:rPr>
        <w:t xml:space="preserve">es </w:t>
      </w:r>
      <w:r w:rsidR="00556ABB" w:rsidRPr="00556ABB">
        <w:rPr>
          <w:u w:val="single"/>
        </w:rPr>
        <w:t>n</w:t>
      </w:r>
      <w:r w:rsidR="00BE671E">
        <w:rPr>
          <w:u w:val="single"/>
        </w:rPr>
        <w:t>o</w:t>
      </w:r>
      <w:r w:rsidR="00556ABB" w:rsidRPr="00556ABB">
        <w:rPr>
          <w:u w:val="single"/>
        </w:rPr>
        <w:t xml:space="preserve">t </w:t>
      </w:r>
      <w:r w:rsidR="00BE671E">
        <w:rPr>
          <w:u w:val="single"/>
        </w:rPr>
        <w:t>use</w:t>
      </w:r>
      <w:r w:rsidR="00556ABB" w:rsidRPr="00556ABB">
        <w:rPr>
          <w:u w:val="single"/>
        </w:rPr>
        <w:t xml:space="preserve"> this</w:t>
      </w:r>
      <w:r w:rsidR="00556ABB">
        <w:t xml:space="preserve"> but </w:t>
      </w:r>
      <w:r w:rsidR="00BE671E">
        <w:t xml:space="preserve">we </w:t>
      </w:r>
      <w:r w:rsidR="00556ABB">
        <w:t>have been unable to talk EPRI out of archiving build products.</w:t>
      </w:r>
    </w:p>
    <w:p w14:paraId="338F218E" w14:textId="0EE17EC5" w:rsidR="002970EE" w:rsidRDefault="007B245C" w:rsidP="002970EE">
      <w:pPr>
        <w:pStyle w:val="Heading2"/>
      </w:pPr>
      <w:bookmarkStart w:id="21" w:name="_Toc66384682"/>
      <w:r>
        <w:t>Notes on</w:t>
      </w:r>
      <w:r w:rsidR="002970EE">
        <w:t xml:space="preserve"> FNCS </w:t>
      </w:r>
      <w:r>
        <w:t xml:space="preserve">and HELICS </w:t>
      </w:r>
      <w:r w:rsidR="002970EE">
        <w:t>Publications</w:t>
      </w:r>
      <w:bookmarkEnd w:id="21"/>
    </w:p>
    <w:p w14:paraId="15070327" w14:textId="36D307C8" w:rsidR="002970EE" w:rsidRDefault="007B245C" w:rsidP="002970EE">
      <w:r>
        <w:t xml:space="preserve">The FNCS and HELICS interfaces are configured as value federates, with publications and subscriptions read from a JSON file (both) </w:t>
      </w:r>
      <w:proofErr w:type="gramStart"/>
      <w:r>
        <w:t>or</w:t>
      </w:r>
      <w:proofErr w:type="gramEnd"/>
      <w:r>
        <w:t xml:space="preserve"> text file (FNCS only).</w:t>
      </w:r>
    </w:p>
    <w:p w14:paraId="4910BC58" w14:textId="688F4154" w:rsidR="002970EE" w:rsidRDefault="007B245C" w:rsidP="002970EE">
      <w:pPr>
        <w:pStyle w:val="ListParagraph"/>
        <w:numPr>
          <w:ilvl w:val="0"/>
          <w:numId w:val="33"/>
        </w:numPr>
      </w:pPr>
      <w:r>
        <w:t>Both interfaces should</w:t>
      </w:r>
      <w:r w:rsidR="002970EE">
        <w:t xml:space="preserve"> build maps to objects within </w:t>
      </w:r>
      <w:proofErr w:type="spellStart"/>
      <w:r w:rsidR="002970EE">
        <w:t>OpenDSS</w:t>
      </w:r>
      <w:proofErr w:type="spellEnd"/>
      <w:r w:rsidR="002970EE">
        <w:t xml:space="preserve"> for each publication, where it makes sense for efficiency. If the network topology changes, </w:t>
      </w:r>
      <w:r w:rsidR="00FE6B55">
        <w:t xml:space="preserve">the map can be rebuilt automatically because </w:t>
      </w:r>
      <w:proofErr w:type="spellStart"/>
      <w:r w:rsidR="002970EE">
        <w:t>OpenDSS</w:t>
      </w:r>
      <w:proofErr w:type="spellEnd"/>
      <w:r w:rsidR="002970EE">
        <w:t xml:space="preserve"> will trigger on topology changes.</w:t>
      </w:r>
    </w:p>
    <w:p w14:paraId="7B81C02B" w14:textId="736784D8" w:rsidR="007B245C" w:rsidRDefault="007B245C" w:rsidP="007B245C">
      <w:pPr>
        <w:pStyle w:val="ListParagraph"/>
        <w:numPr>
          <w:ilvl w:val="0"/>
          <w:numId w:val="33"/>
        </w:numPr>
      </w:pPr>
      <w:r>
        <w:t>The COM interface implementations in the Source/DLL directory provide some examples of how to map the specific values for publication.</w:t>
      </w:r>
    </w:p>
    <w:p w14:paraId="0A703526" w14:textId="0730B981" w:rsidR="002970EE" w:rsidRDefault="002970EE" w:rsidP="007B245C">
      <w:pPr>
        <w:pStyle w:val="ListParagraph"/>
        <w:numPr>
          <w:ilvl w:val="0"/>
          <w:numId w:val="33"/>
        </w:numPr>
      </w:pPr>
      <w:r>
        <w:t xml:space="preserve">There is no conception of “commit” or other stages of a time step. At </w:t>
      </w:r>
      <w:proofErr w:type="spellStart"/>
      <w:r w:rsidRPr="00EA1D40">
        <w:rPr>
          <w:b/>
          <w:bCs/>
          <w:i/>
          <w:iCs/>
        </w:rPr>
        <w:t>Increment_time</w:t>
      </w:r>
      <w:proofErr w:type="spellEnd"/>
      <w:r>
        <w:t xml:space="preserve"> and a few other points, </w:t>
      </w:r>
      <w:proofErr w:type="spellStart"/>
      <w:r>
        <w:t>OpenDSS</w:t>
      </w:r>
      <w:proofErr w:type="spellEnd"/>
      <w:r>
        <w:t xml:space="preserve"> should publish the </w:t>
      </w:r>
      <w:r w:rsidR="007B245C">
        <w:t>configured values.</w:t>
      </w:r>
    </w:p>
    <w:p w14:paraId="734945F4" w14:textId="42072D93" w:rsidR="00F219A5" w:rsidRDefault="00F219A5" w:rsidP="007B245C">
      <w:pPr>
        <w:pStyle w:val="ListParagraph"/>
        <w:numPr>
          <w:ilvl w:val="0"/>
          <w:numId w:val="33"/>
        </w:numPr>
      </w:pPr>
      <w:r>
        <w:t>HELICS endpoint is under development.</w:t>
      </w:r>
    </w:p>
    <w:p w14:paraId="286C2FFA" w14:textId="558172A9" w:rsidR="003F1B80" w:rsidRDefault="003F1B80" w:rsidP="007B245C">
      <w:pPr>
        <w:pStyle w:val="ListParagraph"/>
        <w:numPr>
          <w:ilvl w:val="0"/>
          <w:numId w:val="33"/>
        </w:numPr>
      </w:pPr>
      <w:r>
        <w:t xml:space="preserve">A </w:t>
      </w:r>
      <w:r w:rsidR="00E1578A">
        <w:t xml:space="preserve">more efficient </w:t>
      </w:r>
      <w:r>
        <w:t xml:space="preserve">binary-level interface to the </w:t>
      </w:r>
      <w:proofErr w:type="spellStart"/>
      <w:r>
        <w:t>GridLAB</w:t>
      </w:r>
      <w:proofErr w:type="spellEnd"/>
      <w:r>
        <w:t>-D houses will be developed</w:t>
      </w:r>
      <w:r w:rsidR="00E1578A">
        <w:t>, suitable for large numbers of houses.</w:t>
      </w:r>
    </w:p>
    <w:p w14:paraId="3A2E0D48" w14:textId="77777777" w:rsidR="002970EE" w:rsidRDefault="002970EE" w:rsidP="002970EE">
      <w:pPr>
        <w:pStyle w:val="Heading2"/>
      </w:pPr>
      <w:bookmarkStart w:id="22" w:name="_Toc66384683"/>
      <w:r>
        <w:t>Open Issues</w:t>
      </w:r>
      <w:bookmarkEnd w:id="22"/>
    </w:p>
    <w:p w14:paraId="13C064A4" w14:textId="196FC20C" w:rsidR="002970EE" w:rsidRDefault="002970EE" w:rsidP="002970EE">
      <w:pPr>
        <w:pStyle w:val="ListParagraph"/>
        <w:numPr>
          <w:ilvl w:val="0"/>
          <w:numId w:val="3"/>
        </w:numPr>
      </w:pPr>
      <w:r>
        <w:t xml:space="preserve">The regular expressions for the </w:t>
      </w:r>
      <w:proofErr w:type="spellStart"/>
      <w:r w:rsidRPr="0096706E">
        <w:t>batchedit</w:t>
      </w:r>
      <w:proofErr w:type="spellEnd"/>
      <w:r w:rsidRPr="0096706E">
        <w:t xml:space="preserve"> command, which are implemented in </w:t>
      </w:r>
      <w:proofErr w:type="spellStart"/>
      <w:r w:rsidRPr="0096706E">
        <w:t>ExecHelper.pas</w:t>
      </w:r>
      <w:proofErr w:type="spellEnd"/>
      <w:r>
        <w:t xml:space="preserve">, have become </w:t>
      </w:r>
      <w:proofErr w:type="gramStart"/>
      <w:r>
        <w:t>case-sensitive</w:t>
      </w:r>
      <w:proofErr w:type="gramEnd"/>
      <w:r>
        <w:t xml:space="preserve">.  They need to be made </w:t>
      </w:r>
      <w:proofErr w:type="gramStart"/>
      <w:r>
        <w:t>case-insensitive</w:t>
      </w:r>
      <w:proofErr w:type="gramEnd"/>
      <w:r>
        <w:t>.</w:t>
      </w:r>
    </w:p>
    <w:p w14:paraId="6F73F484" w14:textId="277F90DA" w:rsidR="0067010A" w:rsidRDefault="0067010A" w:rsidP="002970EE">
      <w:pPr>
        <w:pStyle w:val="ListParagraph"/>
        <w:numPr>
          <w:ilvl w:val="0"/>
          <w:numId w:val="3"/>
        </w:numPr>
      </w:pPr>
      <w:r>
        <w:t xml:space="preserve">Use </w:t>
      </w:r>
      <w:proofErr w:type="spellStart"/>
      <w:r>
        <w:t>CMake</w:t>
      </w:r>
      <w:proofErr w:type="spellEnd"/>
      <w:r>
        <w:t xml:space="preserve"> to build </w:t>
      </w:r>
      <w:proofErr w:type="spellStart"/>
      <w:r>
        <w:t>OpenDSSCmd</w:t>
      </w:r>
      <w:proofErr w:type="spellEnd"/>
      <w:r>
        <w:t xml:space="preserve"> itself.</w:t>
      </w:r>
      <w:r w:rsidR="007C7B87">
        <w:t xml:space="preserve"> </w:t>
      </w:r>
      <w:proofErr w:type="spellStart"/>
      <w:r w:rsidR="007C7B87">
        <w:t>CMake</w:t>
      </w:r>
      <w:proofErr w:type="spellEnd"/>
      <w:r w:rsidR="007C7B87">
        <w:t xml:space="preserve"> does not come with Pascal support, but a third-party developer has implemented it </w:t>
      </w:r>
      <w:hyperlink r:id="rId31" w:history="1">
        <w:r w:rsidR="007C7B87" w:rsidRPr="00941C2B">
          <w:rPr>
            <w:rStyle w:val="Hyperlink"/>
          </w:rPr>
          <w:t>https://github.com/hedgewars/hw/tree/master/cmake_modules</w:t>
        </w:r>
      </w:hyperlink>
      <w:r w:rsidR="007C7B87">
        <w:t xml:space="preserve"> </w:t>
      </w:r>
    </w:p>
    <w:p w14:paraId="22EF1A8E" w14:textId="77777777" w:rsidR="00E46175" w:rsidRDefault="00E46175" w:rsidP="00E46175">
      <w:pPr>
        <w:pStyle w:val="Heading2"/>
      </w:pPr>
      <w:bookmarkStart w:id="23" w:name="_Toc66384684"/>
      <w:r>
        <w:lastRenderedPageBreak/>
        <w:t>Using Lazarus instead of FPC from the Command Line</w:t>
      </w:r>
      <w:bookmarkEnd w:id="23"/>
    </w:p>
    <w:p w14:paraId="49DA7275" w14:textId="63E4D422" w:rsidR="00E46175" w:rsidRPr="005E21CF" w:rsidRDefault="00E46175" w:rsidP="00E46175">
      <w:r>
        <w:t>Instead of the build scripts, you will open the project file ~/</w:t>
      </w:r>
      <w:proofErr w:type="spellStart"/>
      <w:r>
        <w:t>src</w:t>
      </w:r>
      <w:proofErr w:type="spellEnd"/>
      <w:r>
        <w:t>/</w:t>
      </w:r>
      <w:proofErr w:type="spellStart"/>
      <w:r>
        <w:t>OpenDSS</w:t>
      </w:r>
      <w:proofErr w:type="spellEnd"/>
      <w:r>
        <w:t>/Source/CMD/</w:t>
      </w:r>
      <w:proofErr w:type="spellStart"/>
      <w:r>
        <w:t>opendsscmd.lpi</w:t>
      </w:r>
      <w:proofErr w:type="spellEnd"/>
      <w:r>
        <w:t xml:space="preserve"> from the Lazarus IDE. The IDE provides more convenient management of project files, builds and error messages. To install the IDE on Ubuntu, </w:t>
      </w:r>
      <w:proofErr w:type="spellStart"/>
      <w:r w:rsidRPr="00553753">
        <w:rPr>
          <w:b/>
          <w:i/>
        </w:rPr>
        <w:t>sudo</w:t>
      </w:r>
      <w:proofErr w:type="spellEnd"/>
      <w:r w:rsidRPr="00553753">
        <w:rPr>
          <w:b/>
          <w:i/>
        </w:rPr>
        <w:t xml:space="preserve"> apt-get install </w:t>
      </w:r>
      <w:proofErr w:type="spellStart"/>
      <w:r w:rsidRPr="00553753">
        <w:rPr>
          <w:b/>
          <w:i/>
        </w:rPr>
        <w:t>lazarus</w:t>
      </w:r>
      <w:proofErr w:type="spellEnd"/>
      <w:r>
        <w:t xml:space="preserve"> works. On Windows and Mac, you can download a combined package of Lazarus 2.0 and FPC 3.2 from </w:t>
      </w:r>
      <w:hyperlink r:id="rId32" w:history="1">
        <w:r w:rsidRPr="00EB0311">
          <w:rPr>
            <w:rStyle w:val="Hyperlink"/>
          </w:rPr>
          <w:t>http://www.lazarus-ide.org/</w:t>
        </w:r>
      </w:hyperlink>
    </w:p>
    <w:p w14:paraId="5C65C72C" w14:textId="5CAB0D7E" w:rsidR="00E46175" w:rsidRPr="000B0C3B" w:rsidRDefault="00E46175" w:rsidP="00E46175">
      <w:r>
        <w:t xml:space="preserve">On the Mac, pay close attention to </w:t>
      </w:r>
      <w:hyperlink r:id="rId33" w:history="1">
        <w:r w:rsidRPr="0046115A">
          <w:rPr>
            <w:rStyle w:val="Hyperlink"/>
          </w:rPr>
          <w:t>http://wiki.freepascal.org/Installing_Lazarus_on_MacOS_X</w:t>
        </w:r>
      </w:hyperlink>
      <w:r>
        <w:t xml:space="preserve">  for setting up </w:t>
      </w:r>
      <w:proofErr w:type="spellStart"/>
      <w:r>
        <w:t>gdb</w:t>
      </w:r>
      <w:proofErr w:type="spellEnd"/>
      <w:r>
        <w:t>. When you start the Lazarus IDE for the first time; it should find the debugger (</w:t>
      </w:r>
      <w:proofErr w:type="spellStart"/>
      <w:r>
        <w:t>gdb</w:t>
      </w:r>
      <w:proofErr w:type="spellEnd"/>
      <w:r>
        <w:t xml:space="preserve">) and possibly two compilers. </w:t>
      </w:r>
      <w:r w:rsidRPr="003C0D72">
        <w:rPr>
          <w:b/>
          <w:u w:val="single"/>
        </w:rPr>
        <w:t xml:space="preserve">Choose the </w:t>
      </w:r>
      <w:proofErr w:type="spellStart"/>
      <w:r w:rsidRPr="003C0D72">
        <w:rPr>
          <w:b/>
          <w:u w:val="single"/>
        </w:rPr>
        <w:t>fpc</w:t>
      </w:r>
      <w:proofErr w:type="spellEnd"/>
      <w:r w:rsidRPr="003C0D72">
        <w:rPr>
          <w:b/>
          <w:u w:val="single"/>
        </w:rPr>
        <w:t xml:space="preserve"> compiler</w:t>
      </w:r>
      <w:r>
        <w:t xml:space="preserve">, not the default ppc386 compiler. Otherwise, you can only make 32-bit executables from Lazarus. If necessary, you can fix this later from the IDE Tools / Options menu. However, the Lazarus IDE on Mac does not fully support Carbon, meaning that it can practically only create 32-bit GUI applications. This is a significant barrier to the possible cross-platform GUI for </w:t>
      </w:r>
      <w:proofErr w:type="spellStart"/>
      <w:r>
        <w:t>OpenDSS</w:t>
      </w:r>
      <w:proofErr w:type="spellEnd"/>
      <w:r>
        <w:t>, at least one based on free development tools.</w:t>
      </w:r>
    </w:p>
    <w:p w14:paraId="4796C690" w14:textId="77777777" w:rsidR="00E46175" w:rsidRDefault="00E46175" w:rsidP="00E46175">
      <w:pPr>
        <w:pStyle w:val="Heading2"/>
      </w:pPr>
      <w:bookmarkStart w:id="24" w:name="_Toc66384685"/>
      <w:r>
        <w:t xml:space="preserve">Other </w:t>
      </w:r>
      <w:proofErr w:type="spellStart"/>
      <w:r>
        <w:t>OpenDSS</w:t>
      </w:r>
      <w:proofErr w:type="spellEnd"/>
      <w:r>
        <w:t xml:space="preserve"> Development Branches</w:t>
      </w:r>
      <w:bookmarkEnd w:id="24"/>
    </w:p>
    <w:p w14:paraId="7E4C6B82" w14:textId="77777777" w:rsidR="00E46175" w:rsidRDefault="00E46175" w:rsidP="00E46175">
      <w:r>
        <w:t>EPRI’s parallelization in Version 8, which is Windows only and requires Delphi.</w:t>
      </w:r>
    </w:p>
    <w:p w14:paraId="54C55B54" w14:textId="29317F41" w:rsidR="00E46175" w:rsidRDefault="00D02B53" w:rsidP="00E46175">
      <w:pPr>
        <w:pStyle w:val="ListParagraph"/>
        <w:numPr>
          <w:ilvl w:val="0"/>
          <w:numId w:val="29"/>
        </w:numPr>
      </w:pPr>
      <w:hyperlink r:id="rId34" w:history="1">
        <w:r w:rsidR="00E46175" w:rsidRPr="00884610">
          <w:rPr>
            <w:rStyle w:val="Hyperlink"/>
          </w:rPr>
          <w:t>https://sourceforge.net/p/electricdss/code/HEAD/tree/trunk/Version8/</w:t>
        </w:r>
      </w:hyperlink>
      <w:r w:rsidR="00E46175">
        <w:t xml:space="preserve"> </w:t>
      </w:r>
    </w:p>
    <w:p w14:paraId="324D7E28" w14:textId="1DB3E9A9" w:rsidR="00E46175" w:rsidRDefault="00E46175" w:rsidP="00E46175">
      <w:r>
        <w:t xml:space="preserve">A </w:t>
      </w:r>
      <w:r w:rsidR="00CC264D">
        <w:t xml:space="preserve">collection of unofficial </w:t>
      </w:r>
      <w:proofErr w:type="spellStart"/>
      <w:r w:rsidR="00CC264D">
        <w:t>OpenDSS</w:t>
      </w:r>
      <w:proofErr w:type="spellEnd"/>
      <w:r w:rsidR="00CC264D">
        <w:t xml:space="preserve"> extensions, includ</w:t>
      </w:r>
      <w:r w:rsidR="00033391">
        <w:t>ing</w:t>
      </w:r>
      <w:r w:rsidR="00CC264D">
        <w:t xml:space="preserve"> a C API, Python, </w:t>
      </w:r>
      <w:proofErr w:type="gramStart"/>
      <w:r w:rsidR="00CC264D">
        <w:t>Julia</w:t>
      </w:r>
      <w:proofErr w:type="gramEnd"/>
      <w:r w:rsidR="00CC264D">
        <w:t xml:space="preserve"> and other interfaces</w:t>
      </w:r>
      <w:r>
        <w:t>:</w:t>
      </w:r>
    </w:p>
    <w:p w14:paraId="61ED99CC" w14:textId="6AEBAA57" w:rsidR="00E46175" w:rsidRPr="00CE68F8" w:rsidRDefault="00D02B53" w:rsidP="00E46175">
      <w:pPr>
        <w:pStyle w:val="ListParagraph"/>
        <w:numPr>
          <w:ilvl w:val="0"/>
          <w:numId w:val="29"/>
        </w:numPr>
        <w:rPr>
          <w:rFonts w:eastAsia="Times New Roman" w:cs="Times New Roman"/>
          <w:sz w:val="24"/>
          <w:szCs w:val="24"/>
        </w:rPr>
      </w:pPr>
      <w:hyperlink r:id="rId35" w:history="1">
        <w:r w:rsidR="00940742" w:rsidRPr="00941C2B">
          <w:rPr>
            <w:rStyle w:val="Hyperlink"/>
            <w:rFonts w:eastAsia="Times New Roman" w:cs="Times New Roman"/>
            <w:sz w:val="24"/>
            <w:szCs w:val="24"/>
          </w:rPr>
          <w:t>https://github.com/dss-extensions/</w:t>
        </w:r>
      </w:hyperlink>
      <w:r w:rsidR="00940742">
        <w:rPr>
          <w:rFonts w:eastAsia="Times New Roman" w:cs="Times New Roman"/>
          <w:sz w:val="24"/>
          <w:szCs w:val="24"/>
        </w:rPr>
        <w:t xml:space="preserve"> </w:t>
      </w:r>
    </w:p>
    <w:p w14:paraId="66DD4699" w14:textId="09E8B4AC" w:rsidR="005929ED" w:rsidRDefault="005929ED" w:rsidP="005929ED">
      <w:pPr>
        <w:pStyle w:val="Heading1"/>
      </w:pPr>
      <w:bookmarkStart w:id="25" w:name="_Toc66384686"/>
      <w:r>
        <w:t>References</w:t>
      </w:r>
      <w:bookmarkEnd w:id="25"/>
    </w:p>
    <w:p w14:paraId="245C3586" w14:textId="77777777" w:rsidR="00626680" w:rsidRPr="00626680" w:rsidRDefault="005929ED" w:rsidP="00626680">
      <w:pPr>
        <w:pStyle w:val="EndNoteBibliography"/>
        <w:spacing w:after="0"/>
        <w:ind w:left="360" w:hanging="360"/>
        <w:rPr>
          <w:noProof/>
        </w:rPr>
      </w:pPr>
      <w:r>
        <w:rPr>
          <w:rFonts w:cstheme="minorBidi"/>
        </w:rPr>
        <w:fldChar w:fldCharType="begin"/>
      </w:r>
      <w:r>
        <w:instrText xml:space="preserve"> ADDIN EN.REFLIST </w:instrText>
      </w:r>
      <w:r>
        <w:rPr>
          <w:rFonts w:cstheme="minorBidi"/>
        </w:rPr>
        <w:fldChar w:fldCharType="separate"/>
      </w:r>
      <w:r w:rsidR="00626680" w:rsidRPr="00626680">
        <w:rPr>
          <w:noProof/>
        </w:rPr>
        <w:t>[1]</w:t>
      </w:r>
      <w:r w:rsidR="00626680" w:rsidRPr="00626680">
        <w:rPr>
          <w:noProof/>
        </w:rPr>
        <w:tab/>
        <w:t xml:space="preserve"> R. C. Dugan and T. E. McDermott, "An open source platform for collaborating on smart grid research," in </w:t>
      </w:r>
      <w:r w:rsidR="00626680" w:rsidRPr="00626680">
        <w:rPr>
          <w:i/>
          <w:noProof/>
        </w:rPr>
        <w:t>Power and Energy Society General Meeting, 2011 IEEE</w:t>
      </w:r>
      <w:r w:rsidR="00626680" w:rsidRPr="00626680">
        <w:rPr>
          <w:noProof/>
        </w:rPr>
        <w:t xml:space="preserve">, 24-29 July 2011 2011, pp. 1-7, doi: 10.1109/PES.2011.6039829. </w:t>
      </w:r>
    </w:p>
    <w:p w14:paraId="366D3240" w14:textId="77777777" w:rsidR="00626680" w:rsidRPr="00626680" w:rsidRDefault="00626680" w:rsidP="00626680">
      <w:pPr>
        <w:pStyle w:val="EndNoteBibliography"/>
        <w:spacing w:after="0"/>
        <w:ind w:left="360" w:hanging="360"/>
        <w:rPr>
          <w:noProof/>
        </w:rPr>
      </w:pPr>
      <w:r w:rsidRPr="00626680">
        <w:rPr>
          <w:noProof/>
        </w:rPr>
        <w:t>[2]</w:t>
      </w:r>
      <w:r w:rsidRPr="00626680">
        <w:rPr>
          <w:noProof/>
        </w:rPr>
        <w:tab/>
        <w:t xml:space="preserve"> S. Ciraci, J. Daily, J. Fuller, A. Fisher, L. Marinovici, and K. Agarwal, "FNCS: A Framework for Power System and Communication Networks Co-Simulation," in </w:t>
      </w:r>
      <w:r w:rsidRPr="00626680">
        <w:rPr>
          <w:i/>
          <w:noProof/>
        </w:rPr>
        <w:t>Symposium on Theory of Modeling and Simulation</w:t>
      </w:r>
      <w:r w:rsidRPr="00626680">
        <w:rPr>
          <w:noProof/>
        </w:rPr>
        <w:t xml:space="preserve">, San Diego, CA USA, 2014: ACM. </w:t>
      </w:r>
    </w:p>
    <w:p w14:paraId="13ABC6E1" w14:textId="77777777" w:rsidR="00626680" w:rsidRPr="00626680" w:rsidRDefault="00626680" w:rsidP="00626680">
      <w:pPr>
        <w:pStyle w:val="EndNoteBibliography"/>
        <w:spacing w:after="0"/>
        <w:ind w:left="360" w:hanging="360"/>
        <w:rPr>
          <w:noProof/>
        </w:rPr>
      </w:pPr>
      <w:r w:rsidRPr="00626680">
        <w:rPr>
          <w:noProof/>
        </w:rPr>
        <w:t>[3]</w:t>
      </w:r>
      <w:r w:rsidRPr="00626680">
        <w:rPr>
          <w:noProof/>
        </w:rPr>
        <w:tab/>
        <w:t xml:space="preserve"> B. Palmintier, D. Krishnamurthy, P. Top, S. Smith, J. Daily, and J. Fuller, "Design of the HELICS high-performance transmission-distribution-communication-market co-simulation framework," in </w:t>
      </w:r>
      <w:r w:rsidRPr="00626680">
        <w:rPr>
          <w:i/>
          <w:noProof/>
        </w:rPr>
        <w:t>2017 Workshop on Modeling and Simulation of Cyber-Physical Energy Systems (MSCPES)</w:t>
      </w:r>
      <w:r w:rsidRPr="00626680">
        <w:rPr>
          <w:noProof/>
        </w:rPr>
        <w:t xml:space="preserve">, 21-21 April 2017 2017, pp. 1-6, doi: 10.1109/MSCPES.2017.8064542. </w:t>
      </w:r>
    </w:p>
    <w:p w14:paraId="3A7147CD" w14:textId="77777777" w:rsidR="00626680" w:rsidRPr="00626680" w:rsidRDefault="00626680" w:rsidP="00626680">
      <w:pPr>
        <w:pStyle w:val="EndNoteBibliography"/>
        <w:spacing w:after="0"/>
        <w:ind w:left="360" w:hanging="360"/>
        <w:rPr>
          <w:noProof/>
        </w:rPr>
      </w:pPr>
      <w:r w:rsidRPr="00626680">
        <w:rPr>
          <w:noProof/>
        </w:rPr>
        <w:t>[4]</w:t>
      </w:r>
      <w:r w:rsidRPr="00626680">
        <w:rPr>
          <w:noProof/>
        </w:rPr>
        <w:tab/>
        <w:t>R. B. Melton</w:t>
      </w:r>
      <w:r w:rsidRPr="00626680">
        <w:rPr>
          <w:i/>
          <w:noProof/>
        </w:rPr>
        <w:t xml:space="preserve"> et al.</w:t>
      </w:r>
      <w:r w:rsidRPr="00626680">
        <w:rPr>
          <w:noProof/>
        </w:rPr>
        <w:t xml:space="preserve">, "Leveraging Standards to Create an Open Platform for the Development of Advanced Distribution Applications," </w:t>
      </w:r>
      <w:r w:rsidRPr="00626680">
        <w:rPr>
          <w:i/>
          <w:noProof/>
        </w:rPr>
        <w:t xml:space="preserve">IEEE Access, </w:t>
      </w:r>
      <w:r w:rsidRPr="00626680">
        <w:rPr>
          <w:noProof/>
        </w:rPr>
        <w:t>vol. 6, pp. 37361-37370, 2018, doi: 10.1109/ACCESS.2018.2851186.</w:t>
      </w:r>
    </w:p>
    <w:p w14:paraId="6B17C438" w14:textId="77777777" w:rsidR="00626680" w:rsidRPr="00626680" w:rsidRDefault="00626680" w:rsidP="00626680">
      <w:pPr>
        <w:pStyle w:val="EndNoteBibliography"/>
        <w:ind w:left="360" w:hanging="360"/>
        <w:rPr>
          <w:noProof/>
        </w:rPr>
      </w:pPr>
      <w:r w:rsidRPr="00626680">
        <w:rPr>
          <w:noProof/>
        </w:rPr>
        <w:t>[5]</w:t>
      </w:r>
      <w:r w:rsidRPr="00626680">
        <w:rPr>
          <w:noProof/>
        </w:rPr>
        <w:tab/>
        <w:t>T. E. McDermott, T. Hardy, A. Somani, S. Bender, and M. Moore, "Transactive Energy Rationing in an Islanded Electric Power System," presented at the IEEE GreenTech, Denver, 2021.</w:t>
      </w:r>
    </w:p>
    <w:p w14:paraId="42E50428" w14:textId="26DC438A" w:rsidR="005929ED" w:rsidRPr="005929ED" w:rsidRDefault="005929ED" w:rsidP="005929ED">
      <w:r>
        <w:fldChar w:fldCharType="end"/>
      </w:r>
    </w:p>
    <w:sectPr w:rsidR="005929ED" w:rsidRPr="005929ED">
      <w:headerReference w:type="default" r:id="rId36"/>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775831" w14:textId="77777777" w:rsidR="00D02B53" w:rsidRDefault="00D02B53" w:rsidP="009C04BD">
      <w:pPr>
        <w:spacing w:after="0" w:line="240" w:lineRule="auto"/>
      </w:pPr>
      <w:r>
        <w:separator/>
      </w:r>
    </w:p>
  </w:endnote>
  <w:endnote w:type="continuationSeparator" w:id="0">
    <w:p w14:paraId="04953180" w14:textId="77777777" w:rsidR="00D02B53" w:rsidRDefault="00D02B53"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70BEE" w14:textId="7893BF33" w:rsidR="0099197E" w:rsidRDefault="0099197E">
    <w:pPr>
      <w:pStyle w:val="Footer"/>
    </w:pPr>
    <w:r>
      <w:tab/>
    </w:r>
    <w:r>
      <w:fldChar w:fldCharType="begin"/>
    </w:r>
    <w:r>
      <w:instrText xml:space="preserve"> PAGE   \* MERGEFORMAT </w:instrText>
    </w:r>
    <w:r>
      <w:fldChar w:fldCharType="separate"/>
    </w:r>
    <w:r>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sidR="005E6F55">
      <w:rPr>
        <w:noProof/>
      </w:rPr>
      <w:t>11/13/20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6EA066" w14:textId="77777777" w:rsidR="00D02B53" w:rsidRDefault="00D02B53" w:rsidP="009C04BD">
      <w:pPr>
        <w:spacing w:after="0" w:line="240" w:lineRule="auto"/>
      </w:pPr>
      <w:r>
        <w:separator/>
      </w:r>
    </w:p>
  </w:footnote>
  <w:footnote w:type="continuationSeparator" w:id="0">
    <w:p w14:paraId="568B848D" w14:textId="77777777" w:rsidR="00D02B53" w:rsidRDefault="00D02B53"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13C72C" w14:textId="6C2FD6D3" w:rsidR="0099197E" w:rsidRPr="009C04BD" w:rsidRDefault="0099197E">
    <w:pPr>
      <w:pStyle w:val="Header"/>
      <w:rPr>
        <w:i/>
        <w:u w:val="single"/>
      </w:rPr>
    </w:pPr>
    <w:r>
      <w:rPr>
        <w:i/>
        <w:u w:val="single"/>
      </w:rPr>
      <w:t xml:space="preserve">Free Pascal Builds of </w:t>
    </w:r>
    <w:proofErr w:type="spellStart"/>
    <w:r>
      <w:rPr>
        <w:i/>
        <w:u w:val="single"/>
      </w:rPr>
      <w:t>OpenDSSCmd</w:t>
    </w:r>
    <w:proofErr w:type="spellEnd"/>
    <w:r>
      <w:rPr>
        <w:i/>
        <w:u w:val="single"/>
      </w:rPr>
      <w:tab/>
    </w:r>
    <w:r>
      <w:rPr>
        <w:i/>
        <w:u w:val="single"/>
      </w:rPr>
      <w:tab/>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F7C29"/>
    <w:multiLevelType w:val="hybridMultilevel"/>
    <w:tmpl w:val="2122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21140"/>
    <w:multiLevelType w:val="hybridMultilevel"/>
    <w:tmpl w:val="0C8CC9F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06CFB"/>
    <w:multiLevelType w:val="hybridMultilevel"/>
    <w:tmpl w:val="3648C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A62BC4"/>
    <w:multiLevelType w:val="hybridMultilevel"/>
    <w:tmpl w:val="796C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672D3"/>
    <w:multiLevelType w:val="hybridMultilevel"/>
    <w:tmpl w:val="ADC262E6"/>
    <w:lvl w:ilvl="0" w:tplc="A1FE2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12"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2637B"/>
    <w:multiLevelType w:val="hybridMultilevel"/>
    <w:tmpl w:val="4190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DAD"/>
    <w:multiLevelType w:val="hybridMultilevel"/>
    <w:tmpl w:val="0C64D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01ACD"/>
    <w:multiLevelType w:val="hybridMultilevel"/>
    <w:tmpl w:val="BC94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948"/>
    <w:multiLevelType w:val="hybridMultilevel"/>
    <w:tmpl w:val="7FD0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B7A8A"/>
    <w:multiLevelType w:val="hybridMultilevel"/>
    <w:tmpl w:val="B84CEDD4"/>
    <w:lvl w:ilvl="0" w:tplc="E0AEED3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2814"/>
    <w:multiLevelType w:val="hybridMultilevel"/>
    <w:tmpl w:val="71A2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A4AAB"/>
    <w:multiLevelType w:val="hybridMultilevel"/>
    <w:tmpl w:val="BC907AA8"/>
    <w:lvl w:ilvl="0" w:tplc="E0AEED3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8F06E38"/>
    <w:multiLevelType w:val="hybridMultilevel"/>
    <w:tmpl w:val="70A4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C17A61"/>
    <w:multiLevelType w:val="hybridMultilevel"/>
    <w:tmpl w:val="6EBA5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81BB5"/>
    <w:multiLevelType w:val="hybridMultilevel"/>
    <w:tmpl w:val="59B2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5C7FFB"/>
    <w:multiLevelType w:val="hybridMultilevel"/>
    <w:tmpl w:val="3B42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5"/>
  </w:num>
  <w:num w:numId="3">
    <w:abstractNumId w:val="22"/>
  </w:num>
  <w:num w:numId="4">
    <w:abstractNumId w:val="43"/>
  </w:num>
  <w:num w:numId="5">
    <w:abstractNumId w:val="17"/>
  </w:num>
  <w:num w:numId="6">
    <w:abstractNumId w:val="3"/>
  </w:num>
  <w:num w:numId="7">
    <w:abstractNumId w:val="38"/>
  </w:num>
  <w:num w:numId="8">
    <w:abstractNumId w:val="21"/>
  </w:num>
  <w:num w:numId="9">
    <w:abstractNumId w:val="4"/>
  </w:num>
  <w:num w:numId="10">
    <w:abstractNumId w:val="30"/>
  </w:num>
  <w:num w:numId="11">
    <w:abstractNumId w:val="16"/>
  </w:num>
  <w:num w:numId="12">
    <w:abstractNumId w:val="14"/>
  </w:num>
  <w:num w:numId="13">
    <w:abstractNumId w:val="36"/>
  </w:num>
  <w:num w:numId="14">
    <w:abstractNumId w:val="40"/>
  </w:num>
  <w:num w:numId="15">
    <w:abstractNumId w:val="11"/>
  </w:num>
  <w:num w:numId="16">
    <w:abstractNumId w:val="5"/>
  </w:num>
  <w:num w:numId="17">
    <w:abstractNumId w:val="32"/>
  </w:num>
  <w:num w:numId="18">
    <w:abstractNumId w:val="37"/>
  </w:num>
  <w:num w:numId="19">
    <w:abstractNumId w:val="31"/>
  </w:num>
  <w:num w:numId="20">
    <w:abstractNumId w:val="30"/>
    <w:lvlOverride w:ilvl="0">
      <w:startOverride w:val="1"/>
    </w:lvlOverride>
  </w:num>
  <w:num w:numId="21">
    <w:abstractNumId w:val="41"/>
  </w:num>
  <w:num w:numId="22">
    <w:abstractNumId w:val="12"/>
  </w:num>
  <w:num w:numId="23">
    <w:abstractNumId w:val="19"/>
  </w:num>
  <w:num w:numId="24">
    <w:abstractNumId w:val="42"/>
  </w:num>
  <w:num w:numId="25">
    <w:abstractNumId w:val="29"/>
  </w:num>
  <w:num w:numId="26">
    <w:abstractNumId w:val="23"/>
  </w:num>
  <w:num w:numId="27">
    <w:abstractNumId w:val="8"/>
  </w:num>
  <w:num w:numId="28">
    <w:abstractNumId w:val="10"/>
  </w:num>
  <w:num w:numId="29">
    <w:abstractNumId w:val="20"/>
  </w:num>
  <w:num w:numId="30">
    <w:abstractNumId w:val="27"/>
  </w:num>
  <w:num w:numId="31">
    <w:abstractNumId w:val="34"/>
  </w:num>
  <w:num w:numId="32">
    <w:abstractNumId w:val="28"/>
  </w:num>
  <w:num w:numId="33">
    <w:abstractNumId w:val="26"/>
  </w:num>
  <w:num w:numId="34">
    <w:abstractNumId w:val="39"/>
  </w:num>
  <w:num w:numId="35">
    <w:abstractNumId w:val="44"/>
  </w:num>
  <w:num w:numId="36">
    <w:abstractNumId w:val="24"/>
  </w:num>
  <w:num w:numId="37">
    <w:abstractNumId w:val="1"/>
  </w:num>
  <w:num w:numId="38">
    <w:abstractNumId w:val="0"/>
  </w:num>
  <w:num w:numId="39">
    <w:abstractNumId w:val="25"/>
  </w:num>
  <w:num w:numId="40">
    <w:abstractNumId w:val="7"/>
  </w:num>
  <w:num w:numId="41">
    <w:abstractNumId w:val="15"/>
  </w:num>
  <w:num w:numId="42">
    <w:abstractNumId w:val="13"/>
  </w:num>
  <w:num w:numId="43">
    <w:abstractNumId w:val="6"/>
  </w:num>
  <w:num w:numId="44">
    <w:abstractNumId w:val="33"/>
  </w:num>
  <w:num w:numId="45">
    <w:abstractNumId w:val="2"/>
  </w:num>
  <w:num w:numId="46">
    <w:abstractNumId w:val="45"/>
  </w:num>
  <w:num w:numId="47">
    <w:abstractNumId w:val="18"/>
  </w:num>
  <w:num w:numId="48">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61&lt;/item&gt;&lt;item&gt;117&lt;/item&gt;&lt;item&gt;528&lt;/item&gt;&lt;item&gt;571&lt;/item&gt;&lt;item&gt;650&lt;/item&gt;&lt;/record-ids&gt;&lt;/item&gt;&lt;/Libraries&gt;"/>
  </w:docVars>
  <w:rsids>
    <w:rsidRoot w:val="009C04BD"/>
    <w:rsid w:val="0000206E"/>
    <w:rsid w:val="00002081"/>
    <w:rsid w:val="0000302A"/>
    <w:rsid w:val="00010CAE"/>
    <w:rsid w:val="000236F1"/>
    <w:rsid w:val="000239FE"/>
    <w:rsid w:val="00033391"/>
    <w:rsid w:val="00035084"/>
    <w:rsid w:val="00043ED8"/>
    <w:rsid w:val="000451BC"/>
    <w:rsid w:val="000454E1"/>
    <w:rsid w:val="00050839"/>
    <w:rsid w:val="00051399"/>
    <w:rsid w:val="000573E6"/>
    <w:rsid w:val="00061E72"/>
    <w:rsid w:val="00062564"/>
    <w:rsid w:val="000644E5"/>
    <w:rsid w:val="0007164F"/>
    <w:rsid w:val="000801FB"/>
    <w:rsid w:val="00085EFE"/>
    <w:rsid w:val="00093853"/>
    <w:rsid w:val="00095337"/>
    <w:rsid w:val="000A674F"/>
    <w:rsid w:val="000B0C3B"/>
    <w:rsid w:val="000B1FA1"/>
    <w:rsid w:val="000B5524"/>
    <w:rsid w:val="000C2826"/>
    <w:rsid w:val="000D4878"/>
    <w:rsid w:val="000E1FF7"/>
    <w:rsid w:val="000E681C"/>
    <w:rsid w:val="000E78C5"/>
    <w:rsid w:val="000F0BB3"/>
    <w:rsid w:val="00101FCF"/>
    <w:rsid w:val="00111778"/>
    <w:rsid w:val="0011365D"/>
    <w:rsid w:val="001146DE"/>
    <w:rsid w:val="001153ED"/>
    <w:rsid w:val="00120312"/>
    <w:rsid w:val="001226B0"/>
    <w:rsid w:val="00142B9C"/>
    <w:rsid w:val="00163E04"/>
    <w:rsid w:val="0016653B"/>
    <w:rsid w:val="0017043C"/>
    <w:rsid w:val="00173618"/>
    <w:rsid w:val="00185A2F"/>
    <w:rsid w:val="0018779D"/>
    <w:rsid w:val="00196418"/>
    <w:rsid w:val="00197534"/>
    <w:rsid w:val="001A5D50"/>
    <w:rsid w:val="001B197D"/>
    <w:rsid w:val="001B33D6"/>
    <w:rsid w:val="001B53C3"/>
    <w:rsid w:val="001B56A7"/>
    <w:rsid w:val="001B638F"/>
    <w:rsid w:val="001B6B3E"/>
    <w:rsid w:val="001B6F58"/>
    <w:rsid w:val="001C096C"/>
    <w:rsid w:val="001C09BB"/>
    <w:rsid w:val="001C7E50"/>
    <w:rsid w:val="001D18E8"/>
    <w:rsid w:val="001E09EF"/>
    <w:rsid w:val="001E647B"/>
    <w:rsid w:val="001F328F"/>
    <w:rsid w:val="001F344E"/>
    <w:rsid w:val="001F7BD7"/>
    <w:rsid w:val="00202E07"/>
    <w:rsid w:val="00213ADF"/>
    <w:rsid w:val="00221500"/>
    <w:rsid w:val="002229AF"/>
    <w:rsid w:val="0024561E"/>
    <w:rsid w:val="00246029"/>
    <w:rsid w:val="002523FD"/>
    <w:rsid w:val="002532A3"/>
    <w:rsid w:val="00253E73"/>
    <w:rsid w:val="00262AD6"/>
    <w:rsid w:val="00266F3C"/>
    <w:rsid w:val="00271307"/>
    <w:rsid w:val="00272E5E"/>
    <w:rsid w:val="00281C28"/>
    <w:rsid w:val="00296449"/>
    <w:rsid w:val="002970EE"/>
    <w:rsid w:val="002B154C"/>
    <w:rsid w:val="002B4C2E"/>
    <w:rsid w:val="002D1AC1"/>
    <w:rsid w:val="002D6E0A"/>
    <w:rsid w:val="002E0DEC"/>
    <w:rsid w:val="002E0F1F"/>
    <w:rsid w:val="002E1AAA"/>
    <w:rsid w:val="002E6292"/>
    <w:rsid w:val="002E6847"/>
    <w:rsid w:val="002F29D9"/>
    <w:rsid w:val="002F3689"/>
    <w:rsid w:val="002F7244"/>
    <w:rsid w:val="00300FB3"/>
    <w:rsid w:val="0031214C"/>
    <w:rsid w:val="003156D6"/>
    <w:rsid w:val="0032150E"/>
    <w:rsid w:val="00322FC7"/>
    <w:rsid w:val="00334757"/>
    <w:rsid w:val="00344B14"/>
    <w:rsid w:val="0035640E"/>
    <w:rsid w:val="00356B10"/>
    <w:rsid w:val="0036346E"/>
    <w:rsid w:val="00365702"/>
    <w:rsid w:val="003756E8"/>
    <w:rsid w:val="00383A44"/>
    <w:rsid w:val="00386327"/>
    <w:rsid w:val="003876E0"/>
    <w:rsid w:val="00390C97"/>
    <w:rsid w:val="00392F06"/>
    <w:rsid w:val="003936A3"/>
    <w:rsid w:val="003967DE"/>
    <w:rsid w:val="003A289F"/>
    <w:rsid w:val="003A4148"/>
    <w:rsid w:val="003B4F34"/>
    <w:rsid w:val="003B79B3"/>
    <w:rsid w:val="003C0D72"/>
    <w:rsid w:val="003D064D"/>
    <w:rsid w:val="003E13C3"/>
    <w:rsid w:val="003E24F3"/>
    <w:rsid w:val="003E57DF"/>
    <w:rsid w:val="003E59F3"/>
    <w:rsid w:val="003F0332"/>
    <w:rsid w:val="003F0930"/>
    <w:rsid w:val="003F10C1"/>
    <w:rsid w:val="003F1B80"/>
    <w:rsid w:val="003F44BF"/>
    <w:rsid w:val="003F48A5"/>
    <w:rsid w:val="003F4A9D"/>
    <w:rsid w:val="003F6D0C"/>
    <w:rsid w:val="004021C0"/>
    <w:rsid w:val="00402AF2"/>
    <w:rsid w:val="00405F5B"/>
    <w:rsid w:val="00407D4C"/>
    <w:rsid w:val="00410A68"/>
    <w:rsid w:val="004129D0"/>
    <w:rsid w:val="00413042"/>
    <w:rsid w:val="00415852"/>
    <w:rsid w:val="004158E3"/>
    <w:rsid w:val="0041793C"/>
    <w:rsid w:val="00420B39"/>
    <w:rsid w:val="00425260"/>
    <w:rsid w:val="004272ED"/>
    <w:rsid w:val="00427472"/>
    <w:rsid w:val="00427EB9"/>
    <w:rsid w:val="004419F3"/>
    <w:rsid w:val="004558B4"/>
    <w:rsid w:val="00460A0B"/>
    <w:rsid w:val="00460B10"/>
    <w:rsid w:val="00462A56"/>
    <w:rsid w:val="0046310B"/>
    <w:rsid w:val="00466C8D"/>
    <w:rsid w:val="00467FA7"/>
    <w:rsid w:val="004775CB"/>
    <w:rsid w:val="00480AA5"/>
    <w:rsid w:val="00482516"/>
    <w:rsid w:val="00484D3F"/>
    <w:rsid w:val="004903F5"/>
    <w:rsid w:val="00491039"/>
    <w:rsid w:val="00494854"/>
    <w:rsid w:val="00496181"/>
    <w:rsid w:val="004A0D56"/>
    <w:rsid w:val="004B74CD"/>
    <w:rsid w:val="004D06C8"/>
    <w:rsid w:val="004D0822"/>
    <w:rsid w:val="004D0D13"/>
    <w:rsid w:val="004D2ACB"/>
    <w:rsid w:val="004D2BB1"/>
    <w:rsid w:val="004D7CD8"/>
    <w:rsid w:val="004E2CBF"/>
    <w:rsid w:val="004E4728"/>
    <w:rsid w:val="004F0059"/>
    <w:rsid w:val="004F0960"/>
    <w:rsid w:val="004F7720"/>
    <w:rsid w:val="00501613"/>
    <w:rsid w:val="00501813"/>
    <w:rsid w:val="005021E6"/>
    <w:rsid w:val="0050462F"/>
    <w:rsid w:val="0050469F"/>
    <w:rsid w:val="00504BD1"/>
    <w:rsid w:val="00511B96"/>
    <w:rsid w:val="00514076"/>
    <w:rsid w:val="00516181"/>
    <w:rsid w:val="005248AA"/>
    <w:rsid w:val="00543433"/>
    <w:rsid w:val="0054353D"/>
    <w:rsid w:val="00553753"/>
    <w:rsid w:val="00556ABB"/>
    <w:rsid w:val="0055732F"/>
    <w:rsid w:val="0056242D"/>
    <w:rsid w:val="00562902"/>
    <w:rsid w:val="005665DB"/>
    <w:rsid w:val="00567F37"/>
    <w:rsid w:val="00570355"/>
    <w:rsid w:val="00580F9F"/>
    <w:rsid w:val="00581418"/>
    <w:rsid w:val="005902AE"/>
    <w:rsid w:val="005929ED"/>
    <w:rsid w:val="00593A92"/>
    <w:rsid w:val="00593C0C"/>
    <w:rsid w:val="00597409"/>
    <w:rsid w:val="005A042A"/>
    <w:rsid w:val="005A1B0B"/>
    <w:rsid w:val="005A4D1C"/>
    <w:rsid w:val="005A5198"/>
    <w:rsid w:val="005B2BED"/>
    <w:rsid w:val="005B3F51"/>
    <w:rsid w:val="005B7A0C"/>
    <w:rsid w:val="005C0426"/>
    <w:rsid w:val="005C071F"/>
    <w:rsid w:val="005C0A93"/>
    <w:rsid w:val="005C63DF"/>
    <w:rsid w:val="005C6F85"/>
    <w:rsid w:val="005C7683"/>
    <w:rsid w:val="005D0660"/>
    <w:rsid w:val="005D41D2"/>
    <w:rsid w:val="005D54BF"/>
    <w:rsid w:val="005E20F7"/>
    <w:rsid w:val="005E21CF"/>
    <w:rsid w:val="005E36E4"/>
    <w:rsid w:val="005E6CD8"/>
    <w:rsid w:val="005E6F55"/>
    <w:rsid w:val="005E735B"/>
    <w:rsid w:val="005E7DA4"/>
    <w:rsid w:val="005F2EF3"/>
    <w:rsid w:val="00600EC9"/>
    <w:rsid w:val="006057A4"/>
    <w:rsid w:val="00605889"/>
    <w:rsid w:val="00610E40"/>
    <w:rsid w:val="00611967"/>
    <w:rsid w:val="00617E62"/>
    <w:rsid w:val="00625AFE"/>
    <w:rsid w:val="00626347"/>
    <w:rsid w:val="00626680"/>
    <w:rsid w:val="00631D1E"/>
    <w:rsid w:val="00636A12"/>
    <w:rsid w:val="00641813"/>
    <w:rsid w:val="00642BCD"/>
    <w:rsid w:val="00645141"/>
    <w:rsid w:val="0064773A"/>
    <w:rsid w:val="0065636E"/>
    <w:rsid w:val="00664028"/>
    <w:rsid w:val="0067010A"/>
    <w:rsid w:val="00671520"/>
    <w:rsid w:val="00675AD1"/>
    <w:rsid w:val="006773A1"/>
    <w:rsid w:val="00677441"/>
    <w:rsid w:val="0068102E"/>
    <w:rsid w:val="006A3EF7"/>
    <w:rsid w:val="006A6E70"/>
    <w:rsid w:val="006B4CA3"/>
    <w:rsid w:val="006B52EB"/>
    <w:rsid w:val="006C1D24"/>
    <w:rsid w:val="006C22A5"/>
    <w:rsid w:val="006C4665"/>
    <w:rsid w:val="006C4801"/>
    <w:rsid w:val="006C688F"/>
    <w:rsid w:val="006D1CE6"/>
    <w:rsid w:val="006D7052"/>
    <w:rsid w:val="006E4BC7"/>
    <w:rsid w:val="006E4E44"/>
    <w:rsid w:val="006F0667"/>
    <w:rsid w:val="00703871"/>
    <w:rsid w:val="0070395C"/>
    <w:rsid w:val="00706C98"/>
    <w:rsid w:val="00710B95"/>
    <w:rsid w:val="00714DEA"/>
    <w:rsid w:val="00716F99"/>
    <w:rsid w:val="00717592"/>
    <w:rsid w:val="007215CE"/>
    <w:rsid w:val="007232B4"/>
    <w:rsid w:val="00725AC2"/>
    <w:rsid w:val="0072632F"/>
    <w:rsid w:val="00727390"/>
    <w:rsid w:val="0073421A"/>
    <w:rsid w:val="00734FC8"/>
    <w:rsid w:val="007356C7"/>
    <w:rsid w:val="007367B9"/>
    <w:rsid w:val="007370F9"/>
    <w:rsid w:val="00745B5A"/>
    <w:rsid w:val="007625E8"/>
    <w:rsid w:val="00765C76"/>
    <w:rsid w:val="00773FB3"/>
    <w:rsid w:val="00774924"/>
    <w:rsid w:val="00775933"/>
    <w:rsid w:val="007763EC"/>
    <w:rsid w:val="00777023"/>
    <w:rsid w:val="007779B9"/>
    <w:rsid w:val="00787367"/>
    <w:rsid w:val="00791588"/>
    <w:rsid w:val="007919B9"/>
    <w:rsid w:val="00792757"/>
    <w:rsid w:val="007956E5"/>
    <w:rsid w:val="007A23FE"/>
    <w:rsid w:val="007A3B89"/>
    <w:rsid w:val="007A6A69"/>
    <w:rsid w:val="007B0A6C"/>
    <w:rsid w:val="007B1302"/>
    <w:rsid w:val="007B245C"/>
    <w:rsid w:val="007B3AB4"/>
    <w:rsid w:val="007C7B87"/>
    <w:rsid w:val="007D23BE"/>
    <w:rsid w:val="007D5AC9"/>
    <w:rsid w:val="007E10F0"/>
    <w:rsid w:val="007F2443"/>
    <w:rsid w:val="007F478B"/>
    <w:rsid w:val="007F4E75"/>
    <w:rsid w:val="008065B1"/>
    <w:rsid w:val="0081330F"/>
    <w:rsid w:val="0082367E"/>
    <w:rsid w:val="00834163"/>
    <w:rsid w:val="008379C2"/>
    <w:rsid w:val="008426DA"/>
    <w:rsid w:val="008446B3"/>
    <w:rsid w:val="00850263"/>
    <w:rsid w:val="008506CA"/>
    <w:rsid w:val="00854D90"/>
    <w:rsid w:val="00854DF4"/>
    <w:rsid w:val="008556CD"/>
    <w:rsid w:val="00856535"/>
    <w:rsid w:val="008573F3"/>
    <w:rsid w:val="00860783"/>
    <w:rsid w:val="00866CC3"/>
    <w:rsid w:val="00873188"/>
    <w:rsid w:val="008733B6"/>
    <w:rsid w:val="00875075"/>
    <w:rsid w:val="00890191"/>
    <w:rsid w:val="00892C6D"/>
    <w:rsid w:val="008958A6"/>
    <w:rsid w:val="00895A40"/>
    <w:rsid w:val="008970C0"/>
    <w:rsid w:val="008A2448"/>
    <w:rsid w:val="008A67A4"/>
    <w:rsid w:val="008B0834"/>
    <w:rsid w:val="008B2DBD"/>
    <w:rsid w:val="008B5EE1"/>
    <w:rsid w:val="008C027E"/>
    <w:rsid w:val="008D07B6"/>
    <w:rsid w:val="008D5379"/>
    <w:rsid w:val="008E2646"/>
    <w:rsid w:val="008E7F43"/>
    <w:rsid w:val="008F1F23"/>
    <w:rsid w:val="0090176D"/>
    <w:rsid w:val="0090432C"/>
    <w:rsid w:val="009071A2"/>
    <w:rsid w:val="00912649"/>
    <w:rsid w:val="00913B6F"/>
    <w:rsid w:val="00916AB7"/>
    <w:rsid w:val="00922460"/>
    <w:rsid w:val="009262C6"/>
    <w:rsid w:val="00930F67"/>
    <w:rsid w:val="00940742"/>
    <w:rsid w:val="00945D34"/>
    <w:rsid w:val="0094690C"/>
    <w:rsid w:val="00954255"/>
    <w:rsid w:val="00954D8D"/>
    <w:rsid w:val="009552C2"/>
    <w:rsid w:val="00961640"/>
    <w:rsid w:val="00962365"/>
    <w:rsid w:val="0096345C"/>
    <w:rsid w:val="0096706E"/>
    <w:rsid w:val="0097504A"/>
    <w:rsid w:val="00977CE3"/>
    <w:rsid w:val="00981340"/>
    <w:rsid w:val="009865BF"/>
    <w:rsid w:val="00990C59"/>
    <w:rsid w:val="0099197E"/>
    <w:rsid w:val="00991A76"/>
    <w:rsid w:val="009974D2"/>
    <w:rsid w:val="00997508"/>
    <w:rsid w:val="009A747D"/>
    <w:rsid w:val="009C04BD"/>
    <w:rsid w:val="009C4CF0"/>
    <w:rsid w:val="009C6792"/>
    <w:rsid w:val="009D39F3"/>
    <w:rsid w:val="009D4D0E"/>
    <w:rsid w:val="009D54C5"/>
    <w:rsid w:val="009E0C54"/>
    <w:rsid w:val="009E0E78"/>
    <w:rsid w:val="009F20CC"/>
    <w:rsid w:val="009F3CE2"/>
    <w:rsid w:val="009F5094"/>
    <w:rsid w:val="009F7CE6"/>
    <w:rsid w:val="00A05AC2"/>
    <w:rsid w:val="00A13CE0"/>
    <w:rsid w:val="00A214CC"/>
    <w:rsid w:val="00A25470"/>
    <w:rsid w:val="00A25CAF"/>
    <w:rsid w:val="00A25CE8"/>
    <w:rsid w:val="00A337EC"/>
    <w:rsid w:val="00A36DFE"/>
    <w:rsid w:val="00A4160E"/>
    <w:rsid w:val="00A54A47"/>
    <w:rsid w:val="00A57AFD"/>
    <w:rsid w:val="00A61196"/>
    <w:rsid w:val="00A71621"/>
    <w:rsid w:val="00A82C4B"/>
    <w:rsid w:val="00A84ABA"/>
    <w:rsid w:val="00A92C23"/>
    <w:rsid w:val="00A930B7"/>
    <w:rsid w:val="00A9314F"/>
    <w:rsid w:val="00A968FD"/>
    <w:rsid w:val="00AB5ECE"/>
    <w:rsid w:val="00AB684E"/>
    <w:rsid w:val="00AB6D1B"/>
    <w:rsid w:val="00AB78D2"/>
    <w:rsid w:val="00AC28F8"/>
    <w:rsid w:val="00AC5BF1"/>
    <w:rsid w:val="00AD02A6"/>
    <w:rsid w:val="00AE452C"/>
    <w:rsid w:val="00AF29D4"/>
    <w:rsid w:val="00AF37D4"/>
    <w:rsid w:val="00AF5F64"/>
    <w:rsid w:val="00AF6764"/>
    <w:rsid w:val="00B013B6"/>
    <w:rsid w:val="00B102D8"/>
    <w:rsid w:val="00B1114B"/>
    <w:rsid w:val="00B13280"/>
    <w:rsid w:val="00B17DFC"/>
    <w:rsid w:val="00B20C2A"/>
    <w:rsid w:val="00B25818"/>
    <w:rsid w:val="00B26BD7"/>
    <w:rsid w:val="00B34C6C"/>
    <w:rsid w:val="00B35A4E"/>
    <w:rsid w:val="00B36C1C"/>
    <w:rsid w:val="00B448C5"/>
    <w:rsid w:val="00B44CA0"/>
    <w:rsid w:val="00B461A6"/>
    <w:rsid w:val="00B4791E"/>
    <w:rsid w:val="00B646CD"/>
    <w:rsid w:val="00B7277F"/>
    <w:rsid w:val="00B7294A"/>
    <w:rsid w:val="00B73256"/>
    <w:rsid w:val="00B75C9B"/>
    <w:rsid w:val="00B8554D"/>
    <w:rsid w:val="00B91F49"/>
    <w:rsid w:val="00B940FF"/>
    <w:rsid w:val="00B955F9"/>
    <w:rsid w:val="00B962A9"/>
    <w:rsid w:val="00B9646F"/>
    <w:rsid w:val="00B97534"/>
    <w:rsid w:val="00BB56BA"/>
    <w:rsid w:val="00BC0351"/>
    <w:rsid w:val="00BC0641"/>
    <w:rsid w:val="00BC4B1B"/>
    <w:rsid w:val="00BC5654"/>
    <w:rsid w:val="00BC5717"/>
    <w:rsid w:val="00BD2A39"/>
    <w:rsid w:val="00BD47EF"/>
    <w:rsid w:val="00BE1445"/>
    <w:rsid w:val="00BE1AFA"/>
    <w:rsid w:val="00BE20B5"/>
    <w:rsid w:val="00BE4A36"/>
    <w:rsid w:val="00BE671E"/>
    <w:rsid w:val="00BF2C7C"/>
    <w:rsid w:val="00BF4309"/>
    <w:rsid w:val="00BF597C"/>
    <w:rsid w:val="00C01D27"/>
    <w:rsid w:val="00C04138"/>
    <w:rsid w:val="00C11F01"/>
    <w:rsid w:val="00C229DB"/>
    <w:rsid w:val="00C24721"/>
    <w:rsid w:val="00C31804"/>
    <w:rsid w:val="00C42DC0"/>
    <w:rsid w:val="00C50235"/>
    <w:rsid w:val="00C52DA1"/>
    <w:rsid w:val="00C64121"/>
    <w:rsid w:val="00C65A48"/>
    <w:rsid w:val="00C66DEF"/>
    <w:rsid w:val="00C7360F"/>
    <w:rsid w:val="00C74FD1"/>
    <w:rsid w:val="00C80014"/>
    <w:rsid w:val="00C83A6A"/>
    <w:rsid w:val="00C902F5"/>
    <w:rsid w:val="00C91A62"/>
    <w:rsid w:val="00C968B3"/>
    <w:rsid w:val="00CA46CD"/>
    <w:rsid w:val="00CB04A9"/>
    <w:rsid w:val="00CB215E"/>
    <w:rsid w:val="00CB3321"/>
    <w:rsid w:val="00CC264D"/>
    <w:rsid w:val="00CC3C3F"/>
    <w:rsid w:val="00CD240D"/>
    <w:rsid w:val="00CD3231"/>
    <w:rsid w:val="00CE68F8"/>
    <w:rsid w:val="00D02B53"/>
    <w:rsid w:val="00D038E6"/>
    <w:rsid w:val="00D03BDC"/>
    <w:rsid w:val="00D04775"/>
    <w:rsid w:val="00D04E4E"/>
    <w:rsid w:val="00D11CE5"/>
    <w:rsid w:val="00D1223C"/>
    <w:rsid w:val="00D15D6E"/>
    <w:rsid w:val="00D24234"/>
    <w:rsid w:val="00D259E7"/>
    <w:rsid w:val="00D31EE2"/>
    <w:rsid w:val="00D321A8"/>
    <w:rsid w:val="00D35994"/>
    <w:rsid w:val="00D46A40"/>
    <w:rsid w:val="00D46B63"/>
    <w:rsid w:val="00D52718"/>
    <w:rsid w:val="00D574AF"/>
    <w:rsid w:val="00D57BB1"/>
    <w:rsid w:val="00D60D0D"/>
    <w:rsid w:val="00D61BED"/>
    <w:rsid w:val="00D63756"/>
    <w:rsid w:val="00D659EF"/>
    <w:rsid w:val="00D66126"/>
    <w:rsid w:val="00D71072"/>
    <w:rsid w:val="00D713E5"/>
    <w:rsid w:val="00D74C83"/>
    <w:rsid w:val="00D75E6F"/>
    <w:rsid w:val="00D81746"/>
    <w:rsid w:val="00D83F88"/>
    <w:rsid w:val="00D841C4"/>
    <w:rsid w:val="00DA24CD"/>
    <w:rsid w:val="00DB6371"/>
    <w:rsid w:val="00DB6ECE"/>
    <w:rsid w:val="00DB7CE6"/>
    <w:rsid w:val="00DC0EC9"/>
    <w:rsid w:val="00DC5E29"/>
    <w:rsid w:val="00DC7388"/>
    <w:rsid w:val="00DD048A"/>
    <w:rsid w:val="00DD4B9D"/>
    <w:rsid w:val="00DE36F2"/>
    <w:rsid w:val="00DF52A1"/>
    <w:rsid w:val="00DF5502"/>
    <w:rsid w:val="00DF7117"/>
    <w:rsid w:val="00E0782D"/>
    <w:rsid w:val="00E111FC"/>
    <w:rsid w:val="00E136D0"/>
    <w:rsid w:val="00E14995"/>
    <w:rsid w:val="00E1578A"/>
    <w:rsid w:val="00E318B4"/>
    <w:rsid w:val="00E34572"/>
    <w:rsid w:val="00E34D92"/>
    <w:rsid w:val="00E3691B"/>
    <w:rsid w:val="00E440B9"/>
    <w:rsid w:val="00E46175"/>
    <w:rsid w:val="00E476F2"/>
    <w:rsid w:val="00E61501"/>
    <w:rsid w:val="00E619F1"/>
    <w:rsid w:val="00E665F6"/>
    <w:rsid w:val="00E7029E"/>
    <w:rsid w:val="00E73160"/>
    <w:rsid w:val="00E739AA"/>
    <w:rsid w:val="00E751A7"/>
    <w:rsid w:val="00E80E63"/>
    <w:rsid w:val="00E8100B"/>
    <w:rsid w:val="00E816CA"/>
    <w:rsid w:val="00E819A5"/>
    <w:rsid w:val="00E83475"/>
    <w:rsid w:val="00E92033"/>
    <w:rsid w:val="00EA1857"/>
    <w:rsid w:val="00EA1C7E"/>
    <w:rsid w:val="00EA1D40"/>
    <w:rsid w:val="00EA49C0"/>
    <w:rsid w:val="00EA4AD8"/>
    <w:rsid w:val="00EB4275"/>
    <w:rsid w:val="00EB4505"/>
    <w:rsid w:val="00EB6C4E"/>
    <w:rsid w:val="00EC7B02"/>
    <w:rsid w:val="00ED1EB0"/>
    <w:rsid w:val="00EE0D9C"/>
    <w:rsid w:val="00EE172D"/>
    <w:rsid w:val="00EE1F01"/>
    <w:rsid w:val="00EE4FC9"/>
    <w:rsid w:val="00EE6C25"/>
    <w:rsid w:val="00EF7BAD"/>
    <w:rsid w:val="00F02E16"/>
    <w:rsid w:val="00F05003"/>
    <w:rsid w:val="00F11B66"/>
    <w:rsid w:val="00F219A5"/>
    <w:rsid w:val="00F22CBF"/>
    <w:rsid w:val="00F243F4"/>
    <w:rsid w:val="00F24FE3"/>
    <w:rsid w:val="00F352E9"/>
    <w:rsid w:val="00F3749C"/>
    <w:rsid w:val="00F4139C"/>
    <w:rsid w:val="00F413A5"/>
    <w:rsid w:val="00F4456F"/>
    <w:rsid w:val="00F45788"/>
    <w:rsid w:val="00F46A09"/>
    <w:rsid w:val="00F5348A"/>
    <w:rsid w:val="00F603E1"/>
    <w:rsid w:val="00F65199"/>
    <w:rsid w:val="00F72896"/>
    <w:rsid w:val="00F733A3"/>
    <w:rsid w:val="00F850F6"/>
    <w:rsid w:val="00F92445"/>
    <w:rsid w:val="00F9730D"/>
    <w:rsid w:val="00F97C0F"/>
    <w:rsid w:val="00FA3B45"/>
    <w:rsid w:val="00FA60CB"/>
    <w:rsid w:val="00FC114D"/>
    <w:rsid w:val="00FC7705"/>
    <w:rsid w:val="00FE1EF6"/>
    <w:rsid w:val="00FE2F1B"/>
    <w:rsid w:val="00FE6B55"/>
    <w:rsid w:val="00FF1383"/>
    <w:rsid w:val="00FF6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2718"/>
    <w:pPr>
      <w:spacing w:after="120"/>
    </w:pPr>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cs="Calibri"/>
      <w:sz w:val="18"/>
    </w:rPr>
  </w:style>
  <w:style w:type="paragraph" w:customStyle="1" w:styleId="EndNoteBibliography">
    <w:name w:val="EndNote Bibliography"/>
    <w:basedOn w:val="Normal"/>
    <w:rsid w:val="0035640E"/>
    <w:pPr>
      <w:spacing w:line="240" w:lineRule="auto"/>
    </w:pPr>
    <w:rPr>
      <w:rFonts w:ascii="Calibri" w:hAnsi="Calibri" w:cs="Calibri"/>
      <w:sz w:val="18"/>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 w:type="character" w:customStyle="1" w:styleId="n">
    <w:name w:val="n"/>
    <w:basedOn w:val="DefaultParagraphFont"/>
    <w:rsid w:val="00860783"/>
  </w:style>
  <w:style w:type="character" w:customStyle="1" w:styleId="o">
    <w:name w:val="o"/>
    <w:basedOn w:val="DefaultParagraphFont"/>
    <w:rsid w:val="00860783"/>
  </w:style>
  <w:style w:type="paragraph" w:customStyle="1" w:styleId="Code">
    <w:name w:val="Code"/>
    <w:basedOn w:val="Normal"/>
    <w:link w:val="CodeChar"/>
    <w:qFormat/>
    <w:rsid w:val="00C7360F"/>
    <w:pPr>
      <w:spacing w:after="0"/>
      <w:ind w:left="288"/>
    </w:pPr>
    <w:rPr>
      <w:rFonts w:ascii="Courier New" w:hAnsi="Courier New" w:cs="Courier New"/>
      <w:sz w:val="16"/>
      <w:szCs w:val="16"/>
    </w:rPr>
  </w:style>
  <w:style w:type="character" w:customStyle="1" w:styleId="CodeChar">
    <w:name w:val="Code Char"/>
    <w:basedOn w:val="DefaultParagraphFont"/>
    <w:link w:val="Code"/>
    <w:rsid w:val="00C7360F"/>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811759">
      <w:bodyDiv w:val="1"/>
      <w:marLeft w:val="0"/>
      <w:marRight w:val="0"/>
      <w:marTop w:val="0"/>
      <w:marBottom w:val="0"/>
      <w:divBdr>
        <w:top w:val="none" w:sz="0" w:space="0" w:color="auto"/>
        <w:left w:val="none" w:sz="0" w:space="0" w:color="auto"/>
        <w:bottom w:val="none" w:sz="0" w:space="0" w:color="auto"/>
        <w:right w:val="none" w:sz="0" w:space="0" w:color="auto"/>
      </w:divBdr>
    </w:div>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33691037">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689454134">
      <w:bodyDiv w:val="1"/>
      <w:marLeft w:val="0"/>
      <w:marRight w:val="0"/>
      <w:marTop w:val="0"/>
      <w:marBottom w:val="0"/>
      <w:divBdr>
        <w:top w:val="none" w:sz="0" w:space="0" w:color="auto"/>
        <w:left w:val="none" w:sz="0" w:space="0" w:color="auto"/>
        <w:bottom w:val="none" w:sz="0" w:space="0" w:color="auto"/>
        <w:right w:val="none" w:sz="0" w:space="0" w:color="auto"/>
      </w:divBdr>
    </w:div>
    <w:div w:id="850723845">
      <w:bodyDiv w:val="1"/>
      <w:marLeft w:val="0"/>
      <w:marRight w:val="0"/>
      <w:marTop w:val="0"/>
      <w:marBottom w:val="0"/>
      <w:divBdr>
        <w:top w:val="none" w:sz="0" w:space="0" w:color="auto"/>
        <w:left w:val="none" w:sz="0" w:space="0" w:color="auto"/>
        <w:bottom w:val="none" w:sz="0" w:space="0" w:color="auto"/>
        <w:right w:val="none" w:sz="0" w:space="0" w:color="auto"/>
      </w:divBdr>
    </w:div>
    <w:div w:id="1046299896">
      <w:bodyDiv w:val="1"/>
      <w:marLeft w:val="0"/>
      <w:marRight w:val="0"/>
      <w:marTop w:val="0"/>
      <w:marBottom w:val="0"/>
      <w:divBdr>
        <w:top w:val="none" w:sz="0" w:space="0" w:color="auto"/>
        <w:left w:val="none" w:sz="0" w:space="0" w:color="auto"/>
        <w:bottom w:val="none" w:sz="0" w:space="0" w:color="auto"/>
        <w:right w:val="none" w:sz="0" w:space="0" w:color="auto"/>
      </w:divBdr>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122656007">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make.org/download/" TargetMode="External"/><Relationship Id="rId18" Type="http://schemas.openxmlformats.org/officeDocument/2006/relationships/hyperlink" Target="https://sourceforge.net/projects/freepascal/files/Mac%20OS%20X/3.2.0/" TargetMode="External"/><Relationship Id="rId26" Type="http://schemas.openxmlformats.org/officeDocument/2006/relationships/hyperlink" Target="https://sourceforge.net/projects/electricdss/files/OpenDSSCmd/" TargetMode="External"/><Relationship Id="rId39" Type="http://schemas.openxmlformats.org/officeDocument/2006/relationships/theme" Target="theme/theme1.xml"/><Relationship Id="rId21" Type="http://schemas.openxmlformats.org/officeDocument/2006/relationships/hyperlink" Target="https://www.sourcetreeapp.com/" TargetMode="External"/><Relationship Id="rId34" Type="http://schemas.openxmlformats.org/officeDocument/2006/relationships/hyperlink" Target="https://sourceforge.net/p/electricdss/code/HEAD/tree/trunk/Version8/" TargetMode="External"/><Relationship Id="rId7" Type="http://schemas.openxmlformats.org/officeDocument/2006/relationships/endnotes" Target="endnotes.xml"/><Relationship Id="rId12" Type="http://schemas.openxmlformats.org/officeDocument/2006/relationships/hyperlink" Target="https://sourceforge.net/projects/gridlab-d/" TargetMode="External"/><Relationship Id="rId17" Type="http://schemas.openxmlformats.org/officeDocument/2006/relationships/hyperlink" Target="https://wiki.freepascal.org/Installing_Lazarus_on_macOS" TargetMode="External"/><Relationship Id="rId25" Type="http://schemas.openxmlformats.org/officeDocument/2006/relationships/hyperlink" Target="https://github.com/dss-extensions/electricdss-tst" TargetMode="External"/><Relationship Id="rId33" Type="http://schemas.openxmlformats.org/officeDocument/2006/relationships/hyperlink" Target="http://wiki.freepascal.org/Installing_Lazarus_on_MacOS_X"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gridlab-d.shoutwiki.com/wiki/Mac_OSX/Setup" TargetMode="External"/><Relationship Id="rId20" Type="http://schemas.openxmlformats.org/officeDocument/2006/relationships/hyperlink" Target="https://tortoisesvn.net/" TargetMode="External"/><Relationship Id="rId29"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 TargetMode="External"/><Relationship Id="rId24" Type="http://schemas.openxmlformats.org/officeDocument/2006/relationships/hyperlink" Target="https://svn.code.sf.net/p/klusolve/code" TargetMode="External"/><Relationship Id="rId32" Type="http://schemas.openxmlformats.org/officeDocument/2006/relationships/hyperlink" Target="http://www.lazarus-ide.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ourceforge.net/projects/freepascal/files/Linux/3.2.0/" TargetMode="External"/><Relationship Id="rId23" Type="http://schemas.openxmlformats.org/officeDocument/2006/relationships/hyperlink" Target="https://sourceforge.net/projects/freepascal/files/Win32/3.2.0/" TargetMode="External"/><Relationship Id="rId28" Type="http://schemas.openxmlformats.org/officeDocument/2006/relationships/image" Target="media/image2.tiff"/><Relationship Id="rId36" Type="http://schemas.openxmlformats.org/officeDocument/2006/relationships/header" Target="header1.xml"/><Relationship Id="rId10" Type="http://schemas.openxmlformats.org/officeDocument/2006/relationships/hyperlink" Target="https://github.com/pnnl/tesp/tree/develop" TargetMode="External"/><Relationship Id="rId19" Type="http://schemas.openxmlformats.org/officeDocument/2006/relationships/hyperlink" Target="https://visualstudio.microsoft.com/downloads/" TargetMode="External"/><Relationship Id="rId31" Type="http://schemas.openxmlformats.org/officeDocument/2006/relationships/hyperlink" Target="https://github.com/hedgewars/hw/tree/master/cmake_modules" TargetMode="External"/><Relationship Id="rId4" Type="http://schemas.openxmlformats.org/officeDocument/2006/relationships/settings" Target="settings.xml"/><Relationship Id="rId9" Type="http://schemas.openxmlformats.org/officeDocument/2006/relationships/hyperlink" Target="https://sourceforge.net/projects/electricdss/files/OpenDSSCmd/" TargetMode="External"/><Relationship Id="rId14" Type="http://schemas.openxmlformats.org/officeDocument/2006/relationships/hyperlink" Target="https://github.com/Kitware/CMake/releases/download/v3.19.2/cmake-3.19.2.tar.gz" TargetMode="External"/><Relationship Id="rId22" Type="http://schemas.openxmlformats.org/officeDocument/2006/relationships/hyperlink" Target="https://git-scm.com/downloads"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hyperlink" Target="https://github.com/dss-extensions/" TargetMode="External"/><Relationship Id="rId8" Type="http://schemas.openxmlformats.org/officeDocument/2006/relationships/hyperlink" Target="http://wiki.freepascal.org/Lazarus_Documentatio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DDF2B-5943-412D-8D65-DE97CEEDE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8</TotalTime>
  <Pages>13</Pages>
  <Words>5115</Words>
  <Characters>29162</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191</cp:revision>
  <cp:lastPrinted>2021-01-08T23:40:00Z</cp:lastPrinted>
  <dcterms:created xsi:type="dcterms:W3CDTF">2020-07-09T19:57:00Z</dcterms:created>
  <dcterms:modified xsi:type="dcterms:W3CDTF">2021-11-15T16:52:00Z</dcterms:modified>
</cp:coreProperties>
</file>